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32415" w14:textId="77777777" w:rsidR="007002DE" w:rsidRDefault="0060799D">
      <w:pPr>
        <w:rPr>
          <w:lang w:val="en-US"/>
        </w:rPr>
      </w:pPr>
      <w:r>
        <w:rPr>
          <w:lang w:val="en-US"/>
        </w:rPr>
        <w:t>Breast cancer is a</w:t>
      </w:r>
      <w:r w:rsidR="000A06C7">
        <w:rPr>
          <w:lang w:val="en-US"/>
        </w:rPr>
        <w:t xml:space="preserve">n umbrella term for </w:t>
      </w:r>
      <w:r w:rsidR="00E71F16">
        <w:rPr>
          <w:lang w:val="en-US"/>
        </w:rPr>
        <w:t xml:space="preserve">encompassing multiple different </w:t>
      </w:r>
      <w:r>
        <w:rPr>
          <w:lang w:val="en-US"/>
        </w:rPr>
        <w:t xml:space="preserve">subtypes, with each subtype having a </w:t>
      </w:r>
      <w:proofErr w:type="gramStart"/>
      <w:r>
        <w:rPr>
          <w:lang w:val="en-US"/>
        </w:rPr>
        <w:t xml:space="preserve">different </w:t>
      </w:r>
      <w:r w:rsidR="006A5508">
        <w:rPr>
          <w:lang w:val="en-US"/>
        </w:rPr>
        <w:t>biological and clinical features</w:t>
      </w:r>
      <w:proofErr w:type="gramEnd"/>
      <w:r w:rsidR="006A5508">
        <w:rPr>
          <w:lang w:val="en-US"/>
        </w:rPr>
        <w:t>, progression pattern, treatment response and prognosis.</w:t>
      </w:r>
      <w:r w:rsidR="000A06C7">
        <w:rPr>
          <w:lang w:val="en-US"/>
        </w:rPr>
        <w:t xml:space="preserve"> </w:t>
      </w:r>
      <w:r w:rsidR="004B2AC1">
        <w:rPr>
          <w:lang w:val="en-US"/>
        </w:rPr>
        <w:t xml:space="preserve"> </w:t>
      </w:r>
      <w:r w:rsidR="00B8040F">
        <w:rPr>
          <w:lang w:val="en-US"/>
        </w:rPr>
        <w:t xml:space="preserve">Stratification of breast cancer is an important objective, which allows clinicians to better </w:t>
      </w:r>
      <w:r w:rsidR="00C9137D">
        <w:rPr>
          <w:lang w:val="en-US"/>
        </w:rPr>
        <w:t xml:space="preserve">evaluate patient risk and </w:t>
      </w:r>
      <w:r w:rsidR="005D0F6E">
        <w:rPr>
          <w:lang w:val="en-US"/>
        </w:rPr>
        <w:t xml:space="preserve">select effective </w:t>
      </w:r>
      <w:r w:rsidR="00C9137D">
        <w:rPr>
          <w:lang w:val="en-US"/>
        </w:rPr>
        <w:t>therapeut</w:t>
      </w:r>
      <w:r w:rsidR="005D0F6E">
        <w:rPr>
          <w:lang w:val="en-US"/>
        </w:rPr>
        <w:t>ic strategies</w:t>
      </w:r>
      <w:r w:rsidR="00AF2F7C">
        <w:rPr>
          <w:lang w:val="en-US"/>
        </w:rPr>
        <w:t xml:space="preserve"> based on the subtype in question </w:t>
      </w:r>
      <w:r w:rsidR="00AF2F7C">
        <w:rPr>
          <w:lang w:val="en-US"/>
        </w:rPr>
        <w:fldChar w:fldCharType="begin"/>
      </w:r>
      <w:r w:rsidR="00AF2F7C">
        <w:rPr>
          <w:lang w:val="en-US"/>
        </w:rPr>
        <w:instrText xml:space="preserve"> ADDIN ZOTERO_ITEM CSL_CITATION {"citationID":"MDmEmfQm","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sidR="00AF2F7C">
        <w:rPr>
          <w:lang w:val="en-US"/>
        </w:rPr>
        <w:fldChar w:fldCharType="separate"/>
      </w:r>
      <w:r w:rsidR="00AF2F7C">
        <w:rPr>
          <w:noProof/>
          <w:lang w:val="en-US"/>
        </w:rPr>
        <w:t>(Dai et al., 2015)</w:t>
      </w:r>
      <w:r w:rsidR="00AF2F7C">
        <w:rPr>
          <w:lang w:val="en-US"/>
        </w:rPr>
        <w:fldChar w:fldCharType="end"/>
      </w:r>
      <w:r w:rsidR="00AF2F7C">
        <w:rPr>
          <w:lang w:val="en-US"/>
        </w:rPr>
        <w:t xml:space="preserve">. </w:t>
      </w:r>
    </w:p>
    <w:p w14:paraId="60E3FABB" w14:textId="77777777" w:rsidR="007002DE" w:rsidRDefault="007002DE">
      <w:pPr>
        <w:rPr>
          <w:lang w:val="en-US"/>
        </w:rPr>
      </w:pPr>
    </w:p>
    <w:p w14:paraId="21593D34" w14:textId="2205BE5E" w:rsidR="00CE599D" w:rsidRDefault="00CE599D" w:rsidP="00CE599D">
      <w:pPr>
        <w:rPr>
          <w:lang w:val="en-US"/>
        </w:rPr>
      </w:pPr>
      <w:r>
        <w:rPr>
          <w:lang w:val="en-US"/>
        </w:rPr>
        <w:t xml:space="preserve">Earlier, breast cancer stratification was conventionally performed using a combination of immunohistochemistry (IHC) detection for cellular markers as well as anatomical features such as </w:t>
      </w:r>
      <w:proofErr w:type="spellStart"/>
      <w:r>
        <w:rPr>
          <w:lang w:val="en-US"/>
        </w:rPr>
        <w:t>tumour</w:t>
      </w:r>
      <w:proofErr w:type="spellEnd"/>
      <w:r>
        <w:rPr>
          <w:lang w:val="en-US"/>
        </w:rPr>
        <w:t xml:space="preserve"> node size, number of metastases detected, etc. However, information from gene expression profiling by microarrays became an increasingly important means of breast cancer classification </w:t>
      </w:r>
      <w:r>
        <w:rPr>
          <w:lang w:val="en-US"/>
        </w:rPr>
        <w:fldChar w:fldCharType="begin"/>
      </w:r>
      <w:r w:rsidR="001F2739">
        <w:rPr>
          <w:lang w:val="en-US"/>
        </w:rPr>
        <w:instrText xml:space="preserve"> ADDIN ZOTERO_ITEM CSL_CITATION {"citationID":"LABC54aP","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Pr>
          <w:lang w:val="en-US"/>
        </w:rPr>
        <w:fldChar w:fldCharType="separate"/>
      </w:r>
      <w:r>
        <w:rPr>
          <w:noProof/>
          <w:lang w:val="en-US"/>
        </w:rPr>
        <w:t>(Dai et al., 2015)</w:t>
      </w:r>
      <w:r>
        <w:rPr>
          <w:lang w:val="en-US"/>
        </w:rPr>
        <w:fldChar w:fldCharType="end"/>
      </w:r>
      <w:r>
        <w:rPr>
          <w:lang w:val="en-US"/>
        </w:rPr>
        <w:t>.</w:t>
      </w:r>
    </w:p>
    <w:p w14:paraId="4B7EAE09" w14:textId="77777777" w:rsidR="004B2AC1" w:rsidRDefault="004B2AC1">
      <w:pPr>
        <w:rPr>
          <w:lang w:val="en-US"/>
        </w:rPr>
      </w:pPr>
    </w:p>
    <w:p w14:paraId="67F7A1E9" w14:textId="670715E0" w:rsidR="001B4128" w:rsidRDefault="00CE7DD9">
      <w:r w:rsidRPr="00CE7DD9">
        <w:t>It is a well-known issue that there is little consensus in data mined between different omics studies, including microarray gene expression studies</w:t>
      </w:r>
      <w:r w:rsidR="00051454">
        <w:t xml:space="preserve">, where lack of reproducibility has been brought up as an issue </w:t>
      </w:r>
      <w:r w:rsidR="009453CF">
        <w:fldChar w:fldCharType="begin"/>
      </w:r>
      <w:r w:rsidR="00BE13A8">
        <w:instrText xml:space="preserve"> ADDIN ZOTERO_ITEM CSL_CITATION {"citationID":"AzCMewQB","properties":{"formattedCitation":"(Draghici et al., 2006; Shi et al., 2008; Sweeney et al., 2017)","plainCitation":"(Draghici et al., 2006; Shi et al., 2008; Sweeney et al., 2017)","noteIndex":0},"citationItems":[{"id":2365,"uris":["http://zotero.org/users/6562882/items/PWQWL2RQ"],"itemData":{"id":2365,"type":"article-journal","abstract":"DNA microarrays enable researchers to monitor the expression of thousands of genes simultaneously. However, the current technology has several limitations. Here we discuss problems related to the sensitivity, accuracy, specificity and reproducibility of microarray results. The existing data suggest that for relatively abundant transcripts the existence and direction (but not the magnitude) of expression changes can be reliably detected. However, accurate measurements of absolute expression levels and the reliable detection of low abundance genes are difficult to achieve. The main problems seem to be the sub-optimal design or choice of probes and some incorrect probe annotations. Well-designed data-analysis approaches can rectify some of these problems.","container-title":"Trends in genetics : TIG","DOI":"10.1016/j.tig.2005.12.005","ISSN":"0168-9525","issue":"2","journalAbbreviation":"Trends Genet","note":"PMID: 16380191\nPMCID: PMC2386979","page":"101-109","source":"PubMed Central","title":"Reliability and reproducibility issues in DNA microarray measurements","URL":"https://www.ncbi.nlm.nih.gov/pmc/articles/PMC2386979/","volume":"22","author":[{"family":"Draghici","given":"Sorin"},{"family":"Khatri","given":"Purvesh"},{"family":"Eklund","given":"Aron C."},{"family":"Szallasi","given":"Zoltan"}],"accessed":{"date-parts":[["2022",10,15]]},"issued":{"date-parts":[["2006",2]]}},"label":"page"},{"id":2363,"uris":["http://zotero.org/users/6562882/items/XKR9PK5S"],"itemData":{"id":2363,"type":"article-journal","abstract":"Background\nReproducibility is a fundamental requirement in scientific experiments. Some recent publications have claimed that microarrays are unreliable because lists of differentially expressed genes (DEGs) are not reproducible in similar experiments. Meanwhile, new statistical methods for identifying DEGs continue to appear in the scientific literature. The resultant variety of existing and emerging methods exacerbates confusion and continuing debate in the microarray community on the appropriate choice of methods for identifying reliable DEG lists.\n\nResults\nUsing the data sets generated by the MicroArray Quality Control (MAQC) project, we investigated the impact on the reproducibility of DEG lists of a few widely used gene selection procedures. We present comprehensive results from inter-site comparisons using the same microarray platform, cross-platform comparisons using multiple microarray platforms, and comparisons between microarray results and those from TaqMan – the widely regarded \"standard\" gene expression platform. Our results demonstrate that (1) previously reported discordance between DEG lists could simply result from ranking and selecting DEGs solely by statistical significance (P) derived from widely used simple t-tests; (2) when fold change (FC) is used as the ranking criterion with a non-stringent P-value cutoff filtering, the DEG lists become much more reproducible, especially when fewer genes are selected as differentially expressed, as is the case in most microarray studies; and (3) the instability of short DEG lists solely based on P-value ranking is an expected mathematical consequence of the high variability of the t-values; the more stringent the P-value threshold, the less reproducible the DEG list is. These observations are also consistent with results from extensive simulation calculations.\n\nConclusion\nWe recommend the use of FC-ranking plus a non-stringent P cutoff as a straightforward and baseline practice in order to generate more reproducible DEG lists. Specifically, the P-value cutoff should not be stringent (too small) and FC should be as large as possible. Our results provide practical guidance to choose the appropriate FC and P-value cutoffs when selecting a given number of DEGs. The FC criterion enhances reproducibility, whereas the P criterion balances sensitivity and specificity.","container-title":"BMC Bioinformatics","DOI":"10.1186/1471-2105-9-S9-S10","ISSN":"1471-2105","issue":"Suppl 9","journalAbbreviation":"BMC Bioinformatics","note":"PMID: 18793455\nPMCID: PMC2537561","page":"S10","source":"PubMed Central","title":"The balance of reproducibility, sensitivity, and specificity of lists of differentially expressed genes in microarray studies","URL":"https://www.ncbi.nlm.nih.gov/pmc/articles/PMC2537561/","volume":"9","author":[{"family":"Shi","given":"Leming"},{"family":"Jones","given":"Wendell D"},{"family":"Jensen","given":"Roderick V"},{"family":"Harris","given":"Stephen C"},{"family":"Perkins","given":"Roger G"},{"family":"Goodsaid","given":"Federico M"},{"family":"Guo","given":"Lei"},{"family":"Croner","given":"Lisa J"},{"family":"Boysen","given":"Cecilie"},{"family":"Fang","given":"Hong"},{"family":"Qian","given":"Feng"},{"family":"Amur","given":"Shashi"},{"family":"Bao","given":"Wenjun"},{"family":"Barbacioru","given":"Catalin C"},{"family":"Bertholet","given":"Vincent"},{"family":"Cao","given":"Xiaoxi Megan"},{"family":"Chu","given":"Tzu-Ming"},{"family":"Collins","given":"Patrick J"},{"family":"Fan","given":"Xiao-hui"},{"family":"Frueh","given":"Felix W"},{"family":"Fuscoe","given":"James C"},{"family":"Guo","given":"Xu"},{"family":"Han","given":"Jing"},{"family":"Herman","given":"Damir"},{"family":"Hong","given":"Huixiao"},{"family":"Kawasaki","given":"Ernest S"},{"family":"Li","given":"Quan-Zhen"},{"family":"Luo","given":"Yuling"},{"family":"Ma","given":"Yunqing"},{"family":"Mei","given":"Nan"},{"family":"Peterson","given":"Ron L"},{"family":"Puri","given":"Raj K"},{"family":"Shippy","given":"Richard"},{"family":"Su","given":"Zhenqiang"},{"family":"Sun","given":"Yongming Andrew"},{"family":"Sun","given":"Hongmei"},{"family":"Thorn","given":"Brett"},{"family":"Turpaz","given":"Yaron"},{"family":"Wang","given":"Charles"},{"family":"Wang","given":"Sue Jane"},{"family":"Warrington","given":"Janet A"},{"family":"Willey","given":"James C"},{"family":"Wu","given":"Jie"},{"family":"Xie","given":"Qian"},{"family":"Zhang","given":"Liang"},{"family":"Zhang","given":"Lu"},{"family":"Zhong","given":"Sheng"},{"family":"Wolfinger","given":"Russell D"},{"family":"Tong","given":"Weida"}],"accessed":{"date-parts":[["2022",10,15]]},"issued":{"date-parts":[["2008",8,12]]}},"label":"page"},{"id":2369,"uris":["http://zotero.org/users/6562882/items/GSXKK799"],"itemData":{"id":2369,"type":"article-journal","abstract":"Findings from clinical and biological studies are often not reproducible when tested in independent cohorts. Due to the testing of a large number of hypotheses and relatively small sample sizes, results from whole-genome expression studies in particular are often not reproducible. Compared to single-study analysis, gene expression meta-analysis can improve reproducibility by integrating data from multiple studies. However, there are multiple choices in designing and carrying out a meta-analysis. Yet, clear guidelines on best practices are scarce. Here, we hypothesized that studying subsets of very large meta-analyses would allow for systematic identification of best practices to improve reproducibility. We therefore constructed three very large gene expression meta-analyses from clinical samples, and then examined meta-analyses of subsets of the datasets (all combinations of datasets with up to N/2 samples and K/2 datasets) compared to a ‘silver standard’ of differentially expressed genes found in the entire cohort. We tested three random-effects meta-analysis models using this procedure. We showed relatively greater reproducibility with more-stringent effect size thresholds with relaxed significance thresholds; relatively lower reproducibility when imposing extraneous constraints on residual heterogeneity; and an underestimation of actual false positive rate by Benjamini–Hochberg correction. In addition, multivariate regression showed that the accuracy of a meta-analysis increased significantly with more included datasets even when controlling for sample size.","container-title":"Nucleic Acids Research","DOI":"10.1093/nar/gkw797","ISSN":"0305-1048","issue":"1","journalAbbreviation":"Nucleic Acids Res","note":"PMID: 27634930\nPMCID: PMC5224496","page":"e1","source":"PubMed Central","title":"Methods to increase reproducibility in differential gene expression via meta-analysis","URL":"https://www.ncbi.nlm.nih.gov/pmc/articles/PMC5224496/","volume":"45","author":[{"family":"Sweeney","given":"Timothy E."},{"family":"Haynes","given":"Winston A."},{"family":"Vallania","given":"Francesco"},{"family":"Ioannidis","given":"John P."},{"family":"Khatri","given":"Purvesh"}],"accessed":{"date-parts":[["2022",10,15]]},"issued":{"date-parts":[["2017",1,9]]}},"label":"page"}],"schema":"https://github.com/citation-style-language/schema/raw/master/csl-citation.json"} </w:instrText>
      </w:r>
      <w:r w:rsidR="009453CF">
        <w:fldChar w:fldCharType="separate"/>
      </w:r>
      <w:r w:rsidR="00BE13A8">
        <w:rPr>
          <w:noProof/>
        </w:rPr>
        <w:t>(Draghici et al., 2006; Shi et al., 2008; Sweeney et al., 2017)</w:t>
      </w:r>
      <w:r w:rsidR="009453CF">
        <w:fldChar w:fldCharType="end"/>
      </w:r>
      <w:r w:rsidR="00BE13A8">
        <w:t xml:space="preserve">. </w:t>
      </w:r>
      <w:r w:rsidR="009B2833">
        <w:t xml:space="preserve">There could be multiple </w:t>
      </w:r>
      <w:r w:rsidR="00051454">
        <w:t xml:space="preserve">reasons for this lack of reproducibility. Firstly, </w:t>
      </w:r>
      <w:r w:rsidR="00B75487">
        <w:t xml:space="preserve">the diversity of available </w:t>
      </w:r>
      <w:r w:rsidR="00E6658B">
        <w:t xml:space="preserve">microarray </w:t>
      </w:r>
      <w:r w:rsidR="00B75487">
        <w:t xml:space="preserve">platforms </w:t>
      </w:r>
      <w:r w:rsidR="00A86F54">
        <w:t>with different manufacturing strategies, probe sequences</w:t>
      </w:r>
      <w:r w:rsidR="00F22658">
        <w:t>, versions</w:t>
      </w:r>
      <w:r w:rsidR="00A86F54">
        <w:t xml:space="preserve"> and </w:t>
      </w:r>
      <w:r w:rsidR="003B196F">
        <w:t>measurement methods (for example, one channel versus two-channel microarrays)</w:t>
      </w:r>
      <w:r w:rsidR="00A86F54">
        <w:t xml:space="preserve">, makes it difficult to compare </w:t>
      </w:r>
      <w:r w:rsidR="00F22658">
        <w:t xml:space="preserve">differentially-expressed genes </w:t>
      </w:r>
      <w:r w:rsidR="003B196F">
        <w:t>between studies</w:t>
      </w:r>
      <w:r w:rsidR="00F22658">
        <w:t xml:space="preserve"> using different platforms. </w:t>
      </w:r>
      <w:r w:rsidR="008A4F97">
        <w:t>Secondly</w:t>
      </w:r>
      <w:r w:rsidR="00F22658">
        <w:t xml:space="preserve">, </w:t>
      </w:r>
      <w:r w:rsidR="00337766">
        <w:t>technical variation generated during the data generation and collection process</w:t>
      </w:r>
      <w:r w:rsidR="003D3904">
        <w:t xml:space="preserve"> introduces unwanted noise into the </w:t>
      </w:r>
      <w:r w:rsidR="00E60011">
        <w:t>data</w:t>
      </w:r>
      <w:r w:rsidR="00DF7DBC">
        <w:t xml:space="preserve">, compromising the accuracy, reproducibility and generalizability of </w:t>
      </w:r>
      <w:r w:rsidR="009309A3">
        <w:t>the results obtained from that data. An example of such variation are</w:t>
      </w:r>
      <w:r w:rsidR="00F1280D">
        <w:t xml:space="preserve"> </w:t>
      </w:r>
      <w:r w:rsidR="009309A3">
        <w:t>b</w:t>
      </w:r>
      <w:r w:rsidR="00FE07DD">
        <w:t xml:space="preserve">atch effects </w:t>
      </w:r>
      <w:r w:rsidR="00857231">
        <w:fldChar w:fldCharType="begin"/>
      </w:r>
      <w:r w:rsidR="00857231">
        <w:instrText xml:space="preserve"> ADDIN ZOTERO_ITEM CSL_CITATION {"citationID":"f2qx98Rs","properties":{"formattedCitation":"(Goh et al., 2017)","plainCitation":"(Goh et al., 2017)","noteIndex":0},"citationItems":[{"id":2376,"uris":["http://zotero.org/users/6562882/items/Y8VUIJ7U"],"itemData":{"id":2376,"type":"article-journal","abstract":"Effective integration and analysis of new high-throughput data, especially gene-expression and proteomic-profiling data, are expected to deliver novel clinical insights and therapeutic options. Unfortunately, technical heterogeneity or batch effects (different experiment times, handlers, reagent lots, etc.) have proven challenging. Although batch effect-correction algorithms (BECAs) exist, we know little about effective batch-effect mitigation: even now, new batch effect-associated problems are emerging. These include false effects due to misapplying BECAs and positive bias during model evaluations. Depending on the choice of algorithm and experimental set-up, biological heterogeneity can be mistaken for batch effects and wrongfully removed. Here, we examine these emerging batch effect-associated problems, propose a series of best practices, and discuss some of the challenges that lie ahead.","collection-title":"Special Issue: Computation and Modeling","container-title":"Trends in Biotechnology","DOI":"10.1016/j.tibtech.2017.02.012","ISSN":"0167-7799","issue":"6","journalAbbreviation":"Trends in Biotechnology","language":"en","page":"498-507","source":"ScienceDirect","title":"Why Batch Effects Matter in Omics Data, and How to Avoid Them","URL":"https://www.sciencedirect.com/science/article/pii/S0167779917300367","volume":"35","author":[{"family":"Goh","given":"Wilson Wen Bin"},{"family":"Wang","given":"Wei"},{"family":"Wong","given":"Limsoon"}],"accessed":{"date-parts":[["2022",10,15]]},"issued":{"date-parts":[["2017",6,1]]}}}],"schema":"https://github.com/citation-style-language/schema/raw/master/csl-citation.json"} </w:instrText>
      </w:r>
      <w:r w:rsidR="00857231">
        <w:fldChar w:fldCharType="separate"/>
      </w:r>
      <w:r w:rsidR="00857231">
        <w:rPr>
          <w:noProof/>
        </w:rPr>
        <w:t>(Goh et al., 2017)</w:t>
      </w:r>
      <w:r w:rsidR="00857231">
        <w:fldChar w:fldCharType="end"/>
      </w:r>
      <w:r w:rsidR="00857231">
        <w:t xml:space="preserve">. </w:t>
      </w:r>
      <w:r w:rsidR="001E1372">
        <w:t xml:space="preserve">Since such technical variability is dataset-specific, </w:t>
      </w:r>
      <w:r w:rsidR="00122AEF">
        <w:t>it leads</w:t>
      </w:r>
      <w:r w:rsidR="00FF72E5">
        <w:t xml:space="preserve"> to different datasets being affected by batch effects </w:t>
      </w:r>
      <w:r w:rsidR="00D111CF">
        <w:t xml:space="preserve">to different degrees, leading to lack of consistency in the obtained results. Furthermore, even though batch-effect correction algorithms such as </w:t>
      </w:r>
      <w:proofErr w:type="spellStart"/>
      <w:r w:rsidR="001B4128">
        <w:t>ComBat</w:t>
      </w:r>
      <w:proofErr w:type="spellEnd"/>
      <w:r w:rsidR="001B4128">
        <w:t xml:space="preserve"> </w:t>
      </w:r>
      <w:r w:rsidR="001B4128">
        <w:fldChar w:fldCharType="begin"/>
      </w:r>
      <w:r w:rsidR="00E95AD7">
        <w:instrText xml:space="preserve"> ADDIN ZOTERO_ITEM CSL_CITATION {"citationID":"l0VKfkww","properties":{"formattedCitation":"(Johnson et al., 2007)","plainCitation":"(Johnson et al., 2007)","noteIndex":0},"citationItems":[{"id":2378,"uris":["http://zotero.org/users/6562882/items/86AEB9NR"],"itemData":{"id":2378,"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URL":"https://doi.org/10.1093/biostatistics/kxj037","volume":"8","author":[{"family":"Johnson","given":"W. Evan"},{"family":"Li","given":"Cheng"},{"family":"Rabinovic","given":"Ariel"}],"accessed":{"date-parts":[["2022",10,15]]},"issued":{"date-parts":[["2007",1,1]]}}}],"schema":"https://github.com/citation-style-language/schema/raw/master/csl-citation.json"} </w:instrText>
      </w:r>
      <w:r w:rsidR="001B4128">
        <w:fldChar w:fldCharType="separate"/>
      </w:r>
      <w:r w:rsidR="00E95AD7">
        <w:rPr>
          <w:noProof/>
        </w:rPr>
        <w:t>(Johnson et al., 2007)</w:t>
      </w:r>
      <w:r w:rsidR="001B4128">
        <w:fldChar w:fldCharType="end"/>
      </w:r>
      <w:r w:rsidR="00E95AD7">
        <w:t xml:space="preserve"> and surrogate variable analysis (SVA) </w:t>
      </w:r>
      <w:r w:rsidR="004F5734">
        <w:fldChar w:fldCharType="begin"/>
      </w:r>
      <w:r w:rsidR="00900529">
        <w:instrText xml:space="preserve"> ADDIN ZOTERO_ITEM CSL_CITATION {"citationID":"ffhKmsJu","properties":{"formattedCitation":"(Leek &amp; Storey, 2007)","plainCitation":"(Leek &amp; Storey, 2007)","noteIndex":0},"citationItems":[{"id":2380,"uris":["http://zotero.org/users/6562882/items/WS9YGNUI"],"itemData":{"id":2380,"type":"article-journal","abstract":"It has unambiguously been shown that genetic, environmental, demographic, and technical factors may have substantial effects on gene expression levels. In addition to the measured variable(s) of interest, there will tend to be sources of signal due to factors that are unknown, unmeasured, or too complicated to capture through simple models. We show that failing to incorporate these sources of heterogeneity into an analysis can have widespread and detrimental effects on the study. Not only can this reduce power or induce unwanted dependence across genes, but it can also introduce sources of spurious signal to many genes. This phenomenon is true even for well-designed, randomized studies. We introduce “surrogate variable analysis” (SVA) to overcome the problems caused by heterogeneity in expression studies. SVA can be applied in conjunction with standard analysis techniques to accurately capture the relationship between expression and any modeled variables of interest. We apply SVA to disease class, time course, and genetics of gene expression studies. We show that SVA increases the biological accuracy and reproducibility of analyses in genome-wide expression studies.","container-title":"PLoS Genetics","DOI":"10.1371/journal.pgen.0030161","ISSN":"1553-7390","issue":"9","journalAbbreviation":"PLoS Genet","note":"PMID: 17907809\nPMCID: PMC1994707","page":"e161","source":"PubMed Central","title":"Capturing Heterogeneity in Gene Expression Studies by Surrogate Variable Analysis","URL":"https://www.ncbi.nlm.nih.gov/pmc/articles/PMC1994707/","volume":"3","author":[{"family":"Leek","given":"Jeffrey T"},{"family":"Storey","given":"John D"}],"accessed":{"date-parts":[["2022",10,15]]},"issued":{"date-parts":[["2007",9]]}}}],"schema":"https://github.com/citation-style-language/schema/raw/master/csl-citation.json"} </w:instrText>
      </w:r>
      <w:r w:rsidR="004F5734">
        <w:fldChar w:fldCharType="separate"/>
      </w:r>
      <w:r w:rsidR="00900529">
        <w:rPr>
          <w:noProof/>
        </w:rPr>
        <w:t>(Leek &amp; Storey, 2007)</w:t>
      </w:r>
      <w:r w:rsidR="004F5734">
        <w:fldChar w:fldCharType="end"/>
      </w:r>
      <w:r w:rsidR="00900529">
        <w:t xml:space="preserve"> exist, if</w:t>
      </w:r>
      <w:r w:rsidR="004F6149">
        <w:t xml:space="preserve"> they are </w:t>
      </w:r>
      <w:r w:rsidR="00900529">
        <w:t xml:space="preserve">incorrectly </w:t>
      </w:r>
      <w:r w:rsidR="004F6149">
        <w:t>applied, or if</w:t>
      </w:r>
      <w:r w:rsidR="00D65BC5">
        <w:t xml:space="preserve"> used on </w:t>
      </w:r>
      <w:r w:rsidR="004F6149">
        <w:t xml:space="preserve">datasets with unbalanced distribution of batches across classes, </w:t>
      </w:r>
      <w:r w:rsidR="00D65BC5">
        <w:t>they might in</w:t>
      </w:r>
      <w:r w:rsidR="00151F7B">
        <w:t xml:space="preserve">advertently remove relevant variation or add </w:t>
      </w:r>
      <w:r w:rsidR="00395D02">
        <w:t>irrelevant</w:t>
      </w:r>
      <w:r w:rsidR="00151F7B">
        <w:t xml:space="preserve"> variation into the </w:t>
      </w:r>
      <w:r w:rsidR="00395D02">
        <w:t xml:space="preserve">dataset and thereby </w:t>
      </w:r>
      <w:r w:rsidR="008A4F97">
        <w:t xml:space="preserve">compromise reproducibility. Thirdly, the </w:t>
      </w:r>
      <w:r w:rsidR="00A76005">
        <w:t xml:space="preserve">properties of certain </w:t>
      </w:r>
      <w:r w:rsidR="00E72EA4">
        <w:t xml:space="preserve">commonly-used pre-processing methods may introduce biases into the data. For example, the </w:t>
      </w:r>
      <w:r w:rsidR="00B52503">
        <w:t xml:space="preserve">often used robust multichip average (RMA) method of pre-processing data has been shown to dilute biological signal during the quantile normalization </w:t>
      </w:r>
      <w:r w:rsidR="001C779B">
        <w:fldChar w:fldCharType="begin"/>
      </w:r>
      <w:r w:rsidR="001C779B">
        <w:instrText xml:space="preserve"> ADDIN ZOTERO_ITEM CSL_CITATION {"citationID":"9auc65HC","properties":{"formattedCitation":"(Kim et al., 2014; Zhao et al., 2020)","plainCitation":"(Kim et al., 2014; Zhao et al., 2020)","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1C779B">
        <w:fldChar w:fldCharType="separate"/>
      </w:r>
      <w:r w:rsidR="001C779B">
        <w:rPr>
          <w:noProof/>
        </w:rPr>
        <w:t>(Kim et al., 2014; Zhao et al., 2020)</w:t>
      </w:r>
      <w:r w:rsidR="001C779B">
        <w:fldChar w:fldCharType="end"/>
      </w:r>
      <w:r w:rsidR="001C779B">
        <w:t xml:space="preserve"> </w:t>
      </w:r>
      <w:r w:rsidR="00C15C85">
        <w:t xml:space="preserve">stage </w:t>
      </w:r>
      <w:r w:rsidR="001C779B">
        <w:t xml:space="preserve">as well as </w:t>
      </w:r>
      <w:r w:rsidR="00C15C85">
        <w:t xml:space="preserve">during its summarization stage </w:t>
      </w:r>
      <w:r w:rsidR="001839F2">
        <w:t xml:space="preserve">via median polish </w:t>
      </w:r>
      <w:r w:rsidR="001839F2">
        <w:fldChar w:fldCharType="begin"/>
      </w:r>
      <w:r w:rsidR="002C087C">
        <w:instrText xml:space="preserve"> ADDIN ZOTERO_ITEM CSL_CITATION {"citationID":"XBN4MrE0","properties":{"formattedCitation":"(Kim et al., 2014)","plainCitation":"(Kim et al., 2014)","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schema":"https://github.com/citation-style-language/schema/raw/master/csl-citation.json"} </w:instrText>
      </w:r>
      <w:r w:rsidR="001839F2">
        <w:fldChar w:fldCharType="separate"/>
      </w:r>
      <w:r w:rsidR="002C087C">
        <w:rPr>
          <w:noProof/>
        </w:rPr>
        <w:t>(Kim et al., 2014)</w:t>
      </w:r>
      <w:r w:rsidR="001839F2">
        <w:fldChar w:fldCharType="end"/>
      </w:r>
      <w:r w:rsidR="002C087C">
        <w:t xml:space="preserve">. </w:t>
      </w:r>
    </w:p>
    <w:p w14:paraId="29820E2E" w14:textId="77777777" w:rsidR="001B4128" w:rsidRDefault="001B4128"/>
    <w:p w14:paraId="4C924E61" w14:textId="1DD99087" w:rsidR="00B75487" w:rsidRDefault="00D12809">
      <w:r w:rsidRPr="00D12809">
        <w:t>A fourth reason for lack of reproducibility among different</w:t>
      </w:r>
      <w:r w:rsidR="008265FA">
        <w:t xml:space="preserve"> datasets is that</w:t>
      </w:r>
      <w:r w:rsidRPr="00D12809">
        <w:t xml:space="preserve"> compositional differences in the underlying subpopulations comprising the datasets may cause differences in the results generated by each dataset. For example, imagine that we are investigating differentially-expressed genes (DEGs) between diseased and healthy populations. Suppose that the disease under study has two distinct subtypes</w:t>
      </w:r>
      <w:r w:rsidR="003B69AF">
        <w:t>.</w:t>
      </w:r>
      <w:r w:rsidR="006327B4">
        <w:t xml:space="preserve"> </w:t>
      </w:r>
      <w:r w:rsidRPr="00D12809">
        <w:t xml:space="preserve">Also imagine that the diseased population in dataset 1 contained 70% samples from subtype 1 and 20% samples from subtype 2, while that in dataset 2 contained 20% from subtype 1 and 80% from subtype 2. In </w:t>
      </w:r>
      <w:r>
        <w:t>this case</w:t>
      </w:r>
      <w:r w:rsidRPr="00D12809">
        <w:t xml:space="preserve">, the DEGs from dataset 1 would be dominated by those differentiating subtype 1 </w:t>
      </w:r>
      <w:r w:rsidR="006327B4">
        <w:t xml:space="preserve">samples </w:t>
      </w:r>
      <w:r w:rsidRPr="00D12809">
        <w:t xml:space="preserve">from </w:t>
      </w:r>
      <w:r>
        <w:t xml:space="preserve">the </w:t>
      </w:r>
      <w:r w:rsidRPr="00D12809">
        <w:t xml:space="preserve">healthy </w:t>
      </w:r>
      <w:r>
        <w:t xml:space="preserve">samples, </w:t>
      </w:r>
      <w:r w:rsidR="006327B4">
        <w:t xml:space="preserve">while those from dataset 2 would be dominated by </w:t>
      </w:r>
      <w:r w:rsidR="006327B4" w:rsidRPr="00D12809">
        <w:t xml:space="preserve">those differentiating subtype </w:t>
      </w:r>
      <w:r w:rsidR="006327B4">
        <w:t>2</w:t>
      </w:r>
      <w:r w:rsidR="006327B4" w:rsidRPr="00D12809">
        <w:t xml:space="preserve"> </w:t>
      </w:r>
      <w:r w:rsidR="006327B4">
        <w:t xml:space="preserve">samples from dataset 2. If the two subtypes are sufficiently different in terms of </w:t>
      </w:r>
      <w:r w:rsidR="006327B4" w:rsidRPr="00D12809">
        <w:t>gene expression profiles and underlying pathological pathways</w:t>
      </w:r>
      <w:r w:rsidR="006327B4">
        <w:t>, then there would be very little overlap</w:t>
      </w:r>
      <w:r w:rsidR="003B69AF">
        <w:t xml:space="preserve"> between the DEG lists obtained from the two dat</w:t>
      </w:r>
      <w:r w:rsidR="008265FA">
        <w:t xml:space="preserve">asets. </w:t>
      </w:r>
      <w:r w:rsidR="00185DC7">
        <w:t xml:space="preserve">Compositional differences may also arise from factors such as age, </w:t>
      </w:r>
      <w:r w:rsidR="00E848E3">
        <w:t>gender or race.</w:t>
      </w:r>
      <w:r w:rsidR="00185DC7">
        <w:t xml:space="preserve">  </w:t>
      </w:r>
      <w:r w:rsidR="00BB23A5">
        <w:t xml:space="preserve">Finally, another reason for lack of reproducibility is the inherent instability of the p-value metric used to select the DEG list </w:t>
      </w:r>
      <w:r w:rsidR="00BB23A5">
        <w:fldChar w:fldCharType="begin"/>
      </w:r>
      <w:r w:rsidR="00BB23A5">
        <w:instrText xml:space="preserve"> ADDIN ZOTERO_ITEM CSL_CITATION {"citationID":"t7iUlxGE","properties":{"formattedCitation":"(Halsey et al., 2015)","plainCitation":"(Halsey et al., 2015)","noteIndex":0},"citationItems":[{"id":2107,"uris":["http://zotero.org/users/6562882/items/WYI3GHTN"],"itemData":{"id":2107,"type":"article-journal","abstract":"The reliability and reproducibility of science are under scrutiny. However, a major cause of this lack of repeatability is not being considered: the wide sample-to-sample variability in the P value. We explain why P is fickle to discourage the ill-informed practice of interpreting analyses based predominantly on this statistic.","container-title":"Nature Methods","DOI":"10.1038/nmeth.3288","ISSN":"1548-7105","issue":"3","journalAbbreviation":"Nat Methods","language":"en","license":"2015 Nature Publishing Group, a division of Macmillan Publishers Limited. All Rights Reserved.","note":"number: 3\npublisher: Nature Publishing Group","page":"179-185","source":"www.nature.com","title":"The fickle P value generates irreproducible results","URL":"https://www.nature.com/articles/nmeth.3288","volume":"12","author":[{"family":"Halsey","given":"Lewis G."},{"family":"Curran-Everett","given":"Douglas"},{"family":"Vowler","given":"Sarah L."},{"family":"Drummond","given":"Gordon B."}],"accessed":{"date-parts":[["2022",8,22]]},"issued":{"date-parts":[["2015",3]]}}}],"schema":"https://github.com/citation-style-language/schema/raw/master/csl-citation.json"} </w:instrText>
      </w:r>
      <w:r w:rsidR="00BB23A5">
        <w:fldChar w:fldCharType="separate"/>
      </w:r>
      <w:r w:rsidR="00BB23A5">
        <w:rPr>
          <w:noProof/>
        </w:rPr>
        <w:t>(Halsey et al., 2015)</w:t>
      </w:r>
      <w:r w:rsidR="00BB23A5">
        <w:fldChar w:fldCharType="end"/>
      </w:r>
      <w:r w:rsidR="00BB23A5">
        <w:t>.</w:t>
      </w:r>
    </w:p>
    <w:p w14:paraId="3813D811" w14:textId="77777777" w:rsidR="00B45554" w:rsidRDefault="00B45554"/>
    <w:p w14:paraId="0E6E95C9" w14:textId="536DAEB3" w:rsidR="00B45554" w:rsidRDefault="00B45554">
      <w:r w:rsidRPr="00B45554">
        <w:t>There have been several propos</w:t>
      </w:r>
      <w:r w:rsidR="00BB23A5">
        <w:t>als</w:t>
      </w:r>
      <w:r w:rsidRPr="00B45554">
        <w:t xml:space="preserve"> to rescue reproducibility from all these forces adversely affecting it. For instance,</w:t>
      </w:r>
      <w:r>
        <w:t xml:space="preserve"> to overcome </w:t>
      </w:r>
      <w:r w:rsidR="00574AFB">
        <w:t xml:space="preserve">the </w:t>
      </w:r>
      <w:r w:rsidR="00CD77F8">
        <w:t>erasure of biological signal due to</w:t>
      </w:r>
      <w:r w:rsidR="00E345CB">
        <w:t xml:space="preserve"> global</w:t>
      </w:r>
      <w:r w:rsidR="00CD77F8">
        <w:t xml:space="preserve"> quantile normalization</w:t>
      </w:r>
      <w:r w:rsidR="00226E01">
        <w:t xml:space="preserve"> in the presence of high class</w:t>
      </w:r>
      <w:r w:rsidR="00DB5AE3">
        <w:t>-effect proportion</w:t>
      </w:r>
      <w:r w:rsidR="00CD77F8">
        <w:t xml:space="preserve">, </w:t>
      </w:r>
      <w:r w:rsidR="00724E8F">
        <w:fldChar w:fldCharType="begin"/>
      </w:r>
      <w:r w:rsidR="00EA3558">
        <w:instrText xml:space="preserve"> ADDIN ZOTERO_ITEM CSL_CITATION {"citationID":"GAyFjjO7","properties":{"custom":"Zhao et al. (2020)","formattedCitation":"Zhao et al. (2020)","plainCitation":"Zhao et al. (2020)","noteIndex":0},"citationItems":[{"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724E8F">
        <w:fldChar w:fldCharType="separate"/>
      </w:r>
      <w:r w:rsidR="00EA3558">
        <w:rPr>
          <w:noProof/>
        </w:rPr>
        <w:t>Zhao et al. (2020)</w:t>
      </w:r>
      <w:r w:rsidR="00724E8F">
        <w:fldChar w:fldCharType="end"/>
      </w:r>
      <w:r w:rsidR="00226E01">
        <w:t xml:space="preserve"> suggested performing quantile normalization in a class-specific manner</w:t>
      </w:r>
      <w:r w:rsidR="00DB5AE3">
        <w:t xml:space="preserve">, so as to preserve the inter-class differences. </w:t>
      </w:r>
      <w:r w:rsidR="001E54EA">
        <w:fldChar w:fldCharType="begin"/>
      </w:r>
      <w:r w:rsidR="00624BB6">
        <w:instrText xml:space="preserve"> ADDIN ZOTERO_ITEM CSL_CITATION {"citationID":"TkRJZKR4","properties":{"custom":"Sweeney et al. (2017)","formattedCitation":"Sweeney et al. (2017)","plainCitation":"Sweeney et al. (2017)","noteIndex":0},"citationItems":[{"id":2369,"uris":["http://zotero.org/users/6562882/items/GSXKK799"],"itemData":{"id":2369,"type":"article-journal","abstract":"Findings from clinical and biological studies are often not reproducible when tested in independent cohorts. Due to the testing of a large number of hypotheses and relatively small sample sizes, results from whole-genome expression studies in particular are often not reproducible. Compared to single-study analysis, gene expression meta-analysis can improve reproducibility by integrating data from multiple studies. However, there are multiple choices in designing and carrying out a meta-analysis. Yet, clear guidelines on best practices are scarce. Here, we hypothesized that studying subsets of very large meta-analyses would allow for systematic identification of best practices to improve reproducibility. We therefore constructed three very large gene expression meta-analyses from clinical samples, and then examined meta-analyses of subsets of the datasets (all combinations of datasets with up to N/2 samples and K/2 datasets) compared to a ‘silver standard’ of differentially expressed genes found in the entire cohort. We tested three random-effects meta-analysis models using this procedure. We showed relatively greater reproducibility with more-stringent effect size thresholds with relaxed significance thresholds; relatively lower reproducibility when imposing extraneous constraints on residual heterogeneity; and an underestimation of actual false positive rate by Benjamini–Hochberg correction. In addition, multivariate regression showed that the accuracy of a meta-analysis increased significantly with more included datasets even when controlling for sample size.","container-title":"Nucleic Acids Research","DOI":"10.1093/nar/gkw797","ISSN":"0305-1048","issue":"1","journalAbbreviation":"Nucleic Acids Res","note":"PMID: 27634930\nPMCID: PMC5224496","page":"e1","source":"PubMed Central","title":"Methods to increase reproducibility in differential gene expression via meta-analysis","URL":"https://www.ncbi.nlm.nih.gov/pmc/articles/PMC5224496/","volume":"45","author":[{"family":"Sweeney","given":"Timothy E."},{"family":"Haynes","given":"Winston A."},{"family":"Vallania","given":"Francesco"},{"family":"Ioannidis","given":"John P."},{"family":"Khatri","given":"Purvesh"}],"accessed":{"date-parts":[["2022",10,15]]},"issued":{"date-parts":[["2017",1,9]]}}}],"schema":"https://github.com/citation-style-language/schema/raw/master/csl-citation.json"} </w:instrText>
      </w:r>
      <w:r w:rsidR="001E54EA">
        <w:fldChar w:fldCharType="separate"/>
      </w:r>
      <w:r w:rsidR="00624BB6">
        <w:rPr>
          <w:noProof/>
        </w:rPr>
        <w:t>Sweeney et al. (2017)</w:t>
      </w:r>
      <w:r w:rsidR="001E54EA">
        <w:fldChar w:fldCharType="end"/>
      </w:r>
      <w:r w:rsidR="00624BB6">
        <w:t xml:space="preserve"> proposed pooling information from several independent studies by meta-analysis in order to obtain more reproducible lists of DEGs. </w:t>
      </w:r>
      <w:r w:rsidR="00624BB6">
        <w:fldChar w:fldCharType="begin"/>
      </w:r>
      <w:r w:rsidR="00BB23A5">
        <w:instrText xml:space="preserve"> ADDIN ZOTERO_ITEM CSL_CITATION {"citationID":"oSgVK6er","properties":{"custom":"Zhang et al. (2009)","formattedCitation":"Zhang et al. (2009)","plainCitation":"Zhang et al. (2009)","noteIndex":0},"citationItems":[{"id":2154,"uris":["http://zotero.org/users/6562882/items/8H8QSTNC"],"itemData":{"id":2154,"type":"article-journal","abstract":"Motivation: According to current consistency metrics such as percentage of overlapping genes (POG), lists of differentially expressed genes (DEGs) detected from different microarray studies for a complex disease are often highly inconsistent. This irreproducibility problem also exists in other high-throughput post-genomic areas such as proteomics and metabolism. A complex disease is often characterized with many coordinated molecular changes, which should be considered when evaluating the reproducibility of discovery lists from different studies.Results: We proposed metrics percentage of overlapping genes-related (POGR) and normalized POGR (nPOGR) to evaluate the consistency between two DEG lists for a complex disease, considering correlated molecular changes rather than only counting gene overlaps between the lists. Based on microarray datasets of three diseases, we showed that though the POG scores for DEG lists from different studies for each disease are extremely low, the POGR and nPOGR scores can be rather high, suggesting that the apparently inconsistent DEG lists may be highly reproducible in the sense that they are actually significantly correlated. Observing different discovery results for a disease by the POGR and nPOGR scores will obviously reduce the uncertainty of the microarray studies. The proposed metrics could also be applicable in many other high-throughput post-genomic areas.Contact:guoz@ems.hrbmu.edu.cnSupplementary information:Supplementary data are available at Bioinformatics online.","container-title":"Bioinformatics","DOI":"10.1093/bioinformatics/btp295","ISSN":"1367-4803","issue":"13","journalAbbreviation":"Bioinformatics","page":"1662-1668","source":"Silverchair","title":"Evaluating reproducibility of differential expression discoveries in microarray studies by considering correlated molecular changes","URL":"https://doi.org/10.1093/bioinformatics/btp295","volume":"25","author":[{"family":"Zhang","given":"Min"},{"family":"Zhang","given":"Lin"},{"family":"Zou","given":"Jinfeng"},{"family":"Yao","given":"Chen"},{"family":"Xiao","given":"Hui"},{"family":"Liu","given":"Qing"},{"family":"Wang","given":"Jing"},{"family":"Wang","given":"Dong"},{"family":"Wang","given":"Chenguang"},{"family":"Guo","given":"Zheng"}],"accessed":{"date-parts":[["2022",8,31]]},"issued":{"date-parts":[["2009",7,1]]}}}],"schema":"https://github.com/citation-style-language/schema/raw/master/csl-citation.json"} </w:instrText>
      </w:r>
      <w:r w:rsidR="00624BB6">
        <w:fldChar w:fldCharType="separate"/>
      </w:r>
      <w:r w:rsidR="00BB23A5">
        <w:rPr>
          <w:noProof/>
        </w:rPr>
        <w:t>Zhang et al. (2009)</w:t>
      </w:r>
      <w:r w:rsidR="00624BB6">
        <w:fldChar w:fldCharType="end"/>
      </w:r>
      <w:r w:rsidR="00BB23A5">
        <w:t xml:space="preserve"> took into consideration correlation within DEG lists rather than just the degree of overlap between DEG lists as a metric for reproducibility. A rank-based normalization method, gene fuzzy scoring (GFS), was proposed to overcome the biases introduced by other normalization methods  </w:t>
      </w:r>
      <w:r w:rsidR="00BB23A5">
        <w:fldChar w:fldCharType="begin"/>
      </w:r>
      <w:r w:rsidR="00BB23A5">
        <w:instrText xml:space="preserve"> ADDIN ZOTERO_ITEM CSL_CITATION {"citationID":"88E0SOuZ","properties":{"formattedCitation":"(Belorkar &amp; Wong, 2016)","plainCitation":"(Belorkar &amp; Wong, 2016)","noteIndex":0},"citationItems":[{"id":2109,"uris":["http://zotero.org/users/6562882/items/AWYFV3XR"],"itemData":{"id":2109,"type":"article-journal","abstract":"Background\nGene expression data produced on high-throughput platforms such as microarrays is susceptible to much variation that obscures useful biological information. Therefore, preprocessing data with a suitable normalization method is necessary, and has a direct and massive impact on the quality of downstream data analysis. However, it is known that standard normalization methods perform poorly, specially in the presence of substantial batch effects and heterogeneity in gene expression data.\n\nResults\nWe present Gene Fuzzy Score (GFS), a simple preprocessing technique, that is able to largely reduce obscuring variation while retaining useful biological information. Using four sets of publicly available datasets containing batch effects and heterogeneity, we compare GFS with three standard normalization techniques as well as raw gene expression. Each method is evaluated with respect to the quality, consistency, and biological coherence of its processed output. It is found that GFS outperforms other transformation techniques in all three aspects.\n\nConclusion\nOur approach to preprocessing is a stronger alternative to popular normalization techniques. We demonstrate that it achieves the essential goal of preprocessing – it is effective at making expression values from multiple samples comparable, even when they are from separate platforms, in independent batches, or belong to a heterogeneous phenotype.","container-title":"BMC Bioinformatics","DOI":"10.1186/s12859-016-1327-8","ISSN":"1471-2105","issue":"Suppl 17","journalAbbreviation":"BMC Bioinformatics","note":"PMID: 28155629\nPMCID: PMC5260137","page":"540","source":"PubMed Central","title":"GFS: fuzzy preprocessing for effective gene expression analysis","title-short":"GFS","URL":"https://www.ncbi.nlm.nih.gov/pmc/articles/PMC5260137/","volume":"17","author":[{"family":"Belorkar","given":"Abha"},{"family":"Wong","given":"Limsoon"}],"accessed":{"date-parts":[["2022",8,22]]},"issued":{"date-parts":[["2016",12,23]]}}}],"schema":"https://github.com/citation-style-language/schema/raw/master/csl-citation.json"} </w:instrText>
      </w:r>
      <w:r w:rsidR="00BB23A5">
        <w:fldChar w:fldCharType="separate"/>
      </w:r>
      <w:r w:rsidR="00BB23A5">
        <w:rPr>
          <w:noProof/>
        </w:rPr>
        <w:t>(Belorkar &amp; Wong, 2016)</w:t>
      </w:r>
      <w:r w:rsidR="00BB23A5">
        <w:fldChar w:fldCharType="end"/>
      </w:r>
      <w:r w:rsidR="00BB23A5">
        <w:t xml:space="preserve"> which compromise reproducibility.</w:t>
      </w:r>
    </w:p>
    <w:p w14:paraId="31D3E21E" w14:textId="2896719E" w:rsidR="00BB23A5" w:rsidRDefault="00BB23A5"/>
    <w:p w14:paraId="2E917046" w14:textId="1C8CF7E9" w:rsidR="00BB23A5" w:rsidRDefault="00BB23A5"/>
    <w:p w14:paraId="2A1DE40E" w14:textId="77777777" w:rsidR="001851BE" w:rsidRDefault="001851BE" w:rsidP="001851BE">
      <w:pPr>
        <w:pStyle w:val="NormalWeb"/>
        <w:numPr>
          <w:ilvl w:val="0"/>
          <w:numId w:val="2"/>
        </w:numPr>
        <w:spacing w:before="0" w:beforeAutospacing="0" w:after="0" w:afterAutospacing="0"/>
        <w:textAlignment w:val="baseline"/>
        <w:rPr>
          <w:rFonts w:ascii="Arial" w:hAnsi="Arial" w:cs="Arial"/>
          <w:b/>
          <w:bCs/>
          <w:color w:val="000000"/>
          <w:sz w:val="28"/>
          <w:szCs w:val="28"/>
        </w:rPr>
      </w:pPr>
      <w:r>
        <w:rPr>
          <w:rFonts w:ascii="Arial" w:hAnsi="Arial" w:cs="Arial"/>
          <w:b/>
          <w:bCs/>
          <w:color w:val="000000"/>
          <w:sz w:val="28"/>
          <w:szCs w:val="28"/>
        </w:rPr>
        <w:t>METHODOLOGY</w:t>
      </w:r>
    </w:p>
    <w:p w14:paraId="57C2C87F" w14:textId="77777777" w:rsidR="001851BE" w:rsidRDefault="001851BE" w:rsidP="001851BE">
      <w:pPr>
        <w:pStyle w:val="NormalWeb"/>
        <w:numPr>
          <w:ilvl w:val="1"/>
          <w:numId w:val="2"/>
        </w:numPr>
        <w:spacing w:before="0" w:beforeAutospacing="0" w:after="0" w:afterAutospacing="0"/>
        <w:ind w:left="992"/>
        <w:textAlignment w:val="baseline"/>
        <w:rPr>
          <w:rFonts w:ascii="Arial" w:hAnsi="Arial" w:cs="Arial"/>
          <w:b/>
          <w:bCs/>
          <w:color w:val="000000"/>
          <w:sz w:val="28"/>
          <w:szCs w:val="28"/>
        </w:rPr>
      </w:pPr>
      <w:r>
        <w:rPr>
          <w:rFonts w:ascii="Arial" w:hAnsi="Arial" w:cs="Arial"/>
          <w:b/>
          <w:bCs/>
          <w:color w:val="000000"/>
          <w:sz w:val="28"/>
          <w:szCs w:val="28"/>
        </w:rPr>
        <w:t>Datasets</w:t>
      </w:r>
    </w:p>
    <w:p w14:paraId="6692A10D" w14:textId="77777777" w:rsidR="001851BE" w:rsidRDefault="001851BE" w:rsidP="001851BE">
      <w:pPr>
        <w:pStyle w:val="NormalWeb"/>
        <w:numPr>
          <w:ilvl w:val="2"/>
          <w:numId w:val="2"/>
        </w:numPr>
        <w:spacing w:before="0" w:beforeAutospacing="0" w:after="0" w:afterAutospacing="0"/>
        <w:ind w:left="1276"/>
        <w:textAlignment w:val="baseline"/>
        <w:rPr>
          <w:rFonts w:ascii="Arial" w:hAnsi="Arial" w:cs="Arial"/>
          <w:b/>
          <w:bCs/>
          <w:color w:val="000000"/>
          <w:sz w:val="28"/>
          <w:szCs w:val="28"/>
        </w:rPr>
      </w:pPr>
      <w:r>
        <w:rPr>
          <w:rFonts w:ascii="Arial" w:hAnsi="Arial" w:cs="Arial"/>
          <w:b/>
          <w:bCs/>
          <w:color w:val="000000"/>
          <w:sz w:val="28"/>
          <w:szCs w:val="28"/>
        </w:rPr>
        <w:t>GSE762752 microarray dataset from GEO</w:t>
      </w:r>
    </w:p>
    <w:p w14:paraId="223965A9" w14:textId="088E5C6D" w:rsidR="001851BE" w:rsidRPr="0013127A" w:rsidRDefault="001851BE" w:rsidP="0013127A">
      <w:pPr>
        <w:pStyle w:val="NormalWeb"/>
        <w:spacing w:before="0" w:beforeAutospacing="0" w:after="0" w:afterAutospacing="0"/>
        <w:ind w:left="1287"/>
      </w:pPr>
      <w:r>
        <w:rPr>
          <w:rFonts w:ascii="Arial" w:hAnsi="Arial" w:cs="Arial"/>
          <w:color w:val="000000"/>
        </w:rPr>
        <w:t xml:space="preserve">Our main dataset is GSE76275 which is a compilation of microarray data conducted on the platform GPL570 with  Affymetrix Human Genome U133 Plus 2.0 Array. It is a </w:t>
      </w:r>
      <w:proofErr w:type="spellStart"/>
      <w:r>
        <w:rPr>
          <w:rFonts w:ascii="Arial" w:hAnsi="Arial" w:cs="Arial"/>
          <w:color w:val="000000"/>
        </w:rPr>
        <w:t>superseries</w:t>
      </w:r>
      <w:proofErr w:type="spellEnd"/>
      <w:r>
        <w:rPr>
          <w:rFonts w:ascii="Arial" w:hAnsi="Arial" w:cs="Arial"/>
          <w:color w:val="000000"/>
        </w:rPr>
        <w:t xml:space="preserve"> comprising 2 microarray submission, encompassing 198 TNBC tumours and 67 non-TNBC tumours. The dataset is described in the accompanying publication of Burstein et al.  (2015).</w:t>
      </w:r>
      <w:r w:rsidR="0013127A">
        <w:rPr>
          <w:rFonts w:ascii="Arial" w:hAnsi="Arial" w:cs="Arial"/>
          <w:color w:val="000000"/>
        </w:rPr>
        <w:t xml:space="preserve"> </w:t>
      </w:r>
      <w:r w:rsidR="0013127A">
        <w:rPr>
          <w:rFonts w:ascii="Arial" w:hAnsi="Arial" w:cs="Arial"/>
          <w:color w:val="000000"/>
        </w:rPr>
        <w:t>In this study, the authors have identified and validated 4 subtypes : Luminal-AR (LAR), Mesenchymal (MES), Basal-Like Immune-Suppressed (BLIS), and Basal-Like Immune-Activated (BLIA). </w:t>
      </w:r>
      <w:r w:rsidR="0013127A">
        <w:rPr>
          <w:rFonts w:ascii="Arial" w:hAnsi="Arial" w:cs="Arial"/>
          <w:color w:val="000000"/>
        </w:rPr>
        <w:t xml:space="preserve">Metadata for this dataset was obtained from the </w:t>
      </w:r>
      <w:proofErr w:type="spellStart"/>
      <w:r w:rsidR="0013127A">
        <w:rPr>
          <w:rFonts w:ascii="Arial" w:hAnsi="Arial" w:cs="Arial"/>
          <w:color w:val="000000"/>
        </w:rPr>
        <w:t>GEOquery</w:t>
      </w:r>
      <w:proofErr w:type="spellEnd"/>
      <w:r w:rsidR="0013127A">
        <w:rPr>
          <w:rFonts w:ascii="Arial" w:hAnsi="Arial" w:cs="Arial"/>
          <w:color w:val="000000"/>
        </w:rPr>
        <w:t xml:space="preserve"> Bioconductor R package </w:t>
      </w:r>
      <w:r w:rsidR="0013127A">
        <w:rPr>
          <w:rFonts w:ascii="Arial" w:hAnsi="Arial" w:cs="Arial"/>
          <w:color w:val="000000"/>
        </w:rPr>
        <w:fldChar w:fldCharType="begin"/>
      </w:r>
      <w:r w:rsidR="0013127A">
        <w:rPr>
          <w:rFonts w:ascii="Arial" w:hAnsi="Arial" w:cs="Arial"/>
          <w:color w:val="000000"/>
        </w:rPr>
        <w:instrText xml:space="preserve"> ADDIN ZOTERO_ITEM CSL_CITATION {"citationID":"rYDgknA4","properties":{"formattedCitation":"(Davis &amp; Meltzer, 2007)","plainCitation":"(Davis &amp; Meltzer, 2007)","noteIndex":0},"citationItems":[{"id":2384,"uris":["http://zotero.org/users/6562882/items/G83SP5YR"],"itemData":{"id":2384,"type":"article-journal","abstract":"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nAVAILABILITY: GEOquery is available as part of the BioConductor project.","container-title":"Bioinformatics (Oxford, England)","DOI":"10.1093/bioinformatics/btm254","ISSN":"1367-4811","issue":"14","journalAbbreviation":"Bioinformatics","language":"eng","note":"PMID: 17496320","page":"1846-1847","source":"PubMed","title":"GEOquery: a bridge between the Gene Expression Omnibus (GEO) and BioConductor","title-short":"GEOquery","volume":"23","author":[{"family":"Davis","given":"Sean"},{"family":"Meltzer","given":"Paul S."}],"issued":{"date-parts":[["2007",7,15]]}}}],"schema":"https://github.com/citation-style-language/schema/raw/master/csl-citation.json"} </w:instrText>
      </w:r>
      <w:r w:rsidR="0013127A">
        <w:rPr>
          <w:rFonts w:ascii="Arial" w:hAnsi="Arial" w:cs="Arial"/>
          <w:color w:val="000000"/>
        </w:rPr>
        <w:fldChar w:fldCharType="separate"/>
      </w:r>
      <w:r w:rsidR="0013127A">
        <w:rPr>
          <w:rFonts w:ascii="Arial" w:hAnsi="Arial" w:cs="Arial"/>
          <w:noProof/>
          <w:color w:val="000000"/>
        </w:rPr>
        <w:t>(Davis &amp; Meltzer, 2007)</w:t>
      </w:r>
      <w:r w:rsidR="0013127A">
        <w:rPr>
          <w:rFonts w:ascii="Arial" w:hAnsi="Arial" w:cs="Arial"/>
          <w:color w:val="000000"/>
        </w:rPr>
        <w:fldChar w:fldCharType="end"/>
      </w:r>
      <w:r w:rsidR="0013127A">
        <w:rPr>
          <w:rFonts w:ascii="Arial" w:hAnsi="Arial" w:cs="Arial"/>
          <w:color w:val="000000"/>
        </w:rPr>
        <w:t xml:space="preserve">. Progesterone receptor </w:t>
      </w:r>
      <w:r w:rsidR="0013127A">
        <w:rPr>
          <w:rFonts w:ascii="Arial" w:hAnsi="Arial" w:cs="Arial"/>
          <w:color w:val="000000"/>
        </w:rPr>
        <w:t>(PR)</w:t>
      </w:r>
      <w:r w:rsidR="0013127A">
        <w:rPr>
          <w:rFonts w:ascii="Arial" w:hAnsi="Arial" w:cs="Arial"/>
          <w:color w:val="000000"/>
        </w:rPr>
        <w:t xml:space="preserve"> status, </w:t>
      </w:r>
      <w:proofErr w:type="spellStart"/>
      <w:r w:rsidR="0013127A">
        <w:rPr>
          <w:rFonts w:ascii="Arial" w:hAnsi="Arial" w:cs="Arial"/>
          <w:color w:val="000000"/>
        </w:rPr>
        <w:t>estrogen</w:t>
      </w:r>
      <w:proofErr w:type="spellEnd"/>
      <w:r w:rsidR="0013127A">
        <w:rPr>
          <w:rFonts w:ascii="Arial" w:hAnsi="Arial" w:cs="Arial"/>
          <w:color w:val="000000"/>
        </w:rPr>
        <w:t xml:space="preserve"> receptor (ER) status, and HER2 amplification status were also provided in the metadata. Raw Affymetrix CEL files were downloaded from the corresponding accession page on GEO.</w:t>
      </w:r>
    </w:p>
    <w:p w14:paraId="3A2B541C" w14:textId="77777777" w:rsidR="001851BE" w:rsidRDefault="001851BE" w:rsidP="001851BE">
      <w:pPr>
        <w:pStyle w:val="NormalWeb"/>
        <w:numPr>
          <w:ilvl w:val="0"/>
          <w:numId w:val="3"/>
        </w:numPr>
        <w:spacing w:before="0" w:beforeAutospacing="0" w:after="200" w:afterAutospacing="0"/>
        <w:textAlignment w:val="baseline"/>
        <w:rPr>
          <w:rFonts w:ascii="Arial" w:hAnsi="Arial" w:cs="Arial"/>
          <w:b/>
          <w:bCs/>
          <w:color w:val="000000"/>
          <w:sz w:val="28"/>
          <w:szCs w:val="28"/>
        </w:rPr>
      </w:pPr>
      <w:r>
        <w:rPr>
          <w:rFonts w:ascii="Arial" w:hAnsi="Arial" w:cs="Arial"/>
          <w:b/>
          <w:bCs/>
          <w:color w:val="000000"/>
          <w:sz w:val="28"/>
          <w:szCs w:val="28"/>
        </w:rPr>
        <w:t>GSE43358</w:t>
      </w:r>
      <w:r>
        <w:rPr>
          <w:rFonts w:ascii="Arial" w:hAnsi="Arial" w:cs="Arial"/>
          <w:color w:val="000000"/>
        </w:rPr>
        <w:t xml:space="preserve"> </w:t>
      </w:r>
      <w:r>
        <w:rPr>
          <w:rFonts w:ascii="Arial" w:hAnsi="Arial" w:cs="Arial"/>
          <w:b/>
          <w:bCs/>
          <w:color w:val="000000"/>
          <w:sz w:val="28"/>
          <w:szCs w:val="28"/>
        </w:rPr>
        <w:t>microarray dataset from GEO</w:t>
      </w:r>
    </w:p>
    <w:p w14:paraId="793DA772" w14:textId="7698FF9F" w:rsidR="001851BE" w:rsidRPr="001851BE" w:rsidRDefault="001851BE" w:rsidP="001851BE">
      <w:pPr>
        <w:pStyle w:val="NormalWeb"/>
        <w:spacing w:before="0" w:beforeAutospacing="0" w:after="200" w:afterAutospacing="0"/>
        <w:textAlignment w:val="baseline"/>
        <w:rPr>
          <w:rFonts w:ascii="Arial" w:hAnsi="Arial" w:cs="Arial"/>
          <w:b/>
          <w:bCs/>
          <w:color w:val="000000"/>
          <w:sz w:val="28"/>
          <w:szCs w:val="28"/>
        </w:rPr>
      </w:pPr>
      <w:r w:rsidRPr="001851BE">
        <w:rPr>
          <w:rFonts w:ascii="Arial" w:hAnsi="Arial" w:cs="Arial"/>
          <w:color w:val="000000"/>
        </w:rPr>
        <w:t xml:space="preserve">Our analyses </w:t>
      </w:r>
      <w:r w:rsidR="0013127A">
        <w:rPr>
          <w:rFonts w:ascii="Arial" w:hAnsi="Arial" w:cs="Arial"/>
          <w:color w:val="000000"/>
        </w:rPr>
        <w:t>on the main dataset were</w:t>
      </w:r>
      <w:r w:rsidRPr="001851BE">
        <w:rPr>
          <w:rFonts w:ascii="Arial" w:hAnsi="Arial" w:cs="Arial"/>
          <w:color w:val="000000"/>
        </w:rPr>
        <w:t xml:space="preserve"> subsequently </w:t>
      </w:r>
      <w:r w:rsidR="0013127A">
        <w:rPr>
          <w:rFonts w:ascii="Arial" w:hAnsi="Arial" w:cs="Arial"/>
          <w:color w:val="000000"/>
        </w:rPr>
        <w:t>repeated</w:t>
      </w:r>
      <w:r w:rsidRPr="001851BE">
        <w:rPr>
          <w:rFonts w:ascii="Arial" w:hAnsi="Arial" w:cs="Arial"/>
          <w:color w:val="000000"/>
        </w:rPr>
        <w:t xml:space="preserve"> </w:t>
      </w:r>
      <w:r w:rsidR="0013127A">
        <w:rPr>
          <w:rFonts w:ascii="Arial" w:hAnsi="Arial" w:cs="Arial"/>
          <w:color w:val="000000"/>
        </w:rPr>
        <w:t>on</w:t>
      </w:r>
      <w:r w:rsidRPr="001851BE">
        <w:rPr>
          <w:rFonts w:ascii="Arial" w:hAnsi="Arial" w:cs="Arial"/>
          <w:color w:val="000000"/>
        </w:rPr>
        <w:t xml:space="preserve"> our validation dataset (GSE43358)</w:t>
      </w:r>
      <w:r w:rsidRPr="001851BE">
        <w:rPr>
          <w:rFonts w:ascii="Verdana" w:hAnsi="Verdana"/>
          <w:color w:val="000000"/>
          <w:sz w:val="18"/>
          <w:szCs w:val="18"/>
          <w:shd w:val="clear" w:color="auto" w:fill="DEEBDC"/>
        </w:rPr>
        <w:t xml:space="preserve"> </w:t>
      </w:r>
      <w:r w:rsidRPr="001851BE">
        <w:rPr>
          <w:rFonts w:ascii="Arial" w:hAnsi="Arial" w:cs="Arial"/>
          <w:color w:val="000000"/>
        </w:rPr>
        <w:t xml:space="preserve">comprising microarray-derived gene expression data from a smaller set of 57 samples utilising the same platform and chip. This dataset consisted of 17 </w:t>
      </w:r>
      <w:r w:rsidR="0013127A">
        <w:rPr>
          <w:rFonts w:ascii="Arial" w:hAnsi="Arial" w:cs="Arial"/>
          <w:color w:val="000000"/>
        </w:rPr>
        <w:t xml:space="preserve">TNBC samples and 40 non-TNBC samples. Similar to the original dataset, the metadata was obtained using </w:t>
      </w:r>
      <w:proofErr w:type="spellStart"/>
      <w:r w:rsidR="0013127A">
        <w:rPr>
          <w:rFonts w:ascii="Arial" w:hAnsi="Arial" w:cs="Arial"/>
          <w:color w:val="000000"/>
        </w:rPr>
        <w:t>GEOquery</w:t>
      </w:r>
      <w:proofErr w:type="spellEnd"/>
      <w:r w:rsidR="0013127A">
        <w:rPr>
          <w:rFonts w:ascii="Arial" w:hAnsi="Arial" w:cs="Arial"/>
          <w:color w:val="000000"/>
        </w:rPr>
        <w:t xml:space="preserve">, and the raw CEL files were downloaded from the GEO accession page. </w:t>
      </w:r>
      <w:r w:rsidR="0013127A">
        <w:rPr>
          <w:rFonts w:ascii="Arial" w:hAnsi="Arial" w:cs="Arial"/>
          <w:color w:val="000000"/>
        </w:rPr>
        <w:t xml:space="preserve">PR status, </w:t>
      </w:r>
      <w:proofErr w:type="spellStart"/>
      <w:r w:rsidR="0013127A">
        <w:rPr>
          <w:rFonts w:ascii="Arial" w:hAnsi="Arial" w:cs="Arial"/>
          <w:color w:val="000000"/>
        </w:rPr>
        <w:t>ER statu</w:t>
      </w:r>
      <w:proofErr w:type="spellEnd"/>
      <w:r w:rsidR="0013127A">
        <w:rPr>
          <w:rFonts w:ascii="Arial" w:hAnsi="Arial" w:cs="Arial"/>
          <w:color w:val="000000"/>
        </w:rPr>
        <w:t>s, and HER2 amplification status were also provided in the metadata</w:t>
      </w:r>
      <w:r w:rsidR="0013127A">
        <w:rPr>
          <w:rFonts w:ascii="Arial" w:hAnsi="Arial" w:cs="Arial"/>
          <w:color w:val="000000"/>
        </w:rPr>
        <w:t xml:space="preserve"> for this dataset.</w:t>
      </w:r>
    </w:p>
    <w:p w14:paraId="350DF261" w14:textId="231560F4" w:rsidR="00BB23A5" w:rsidRDefault="00BB23A5" w:rsidP="00101278"/>
    <w:p w14:paraId="06352AF0" w14:textId="52996B06" w:rsidR="00101278" w:rsidRDefault="00101278" w:rsidP="00101278">
      <w:r>
        <w:rPr>
          <w:rFonts w:ascii="Arial" w:hAnsi="Arial" w:cs="Arial"/>
          <w:color w:val="000000"/>
        </w:rPr>
        <w:t xml:space="preserve">Figure 1 below describes our project workflow. In brief, for each dataset, the expression data from the raw CEL files was processed according to the selected pre-processing method, either class-specific quantile normalization (method 1) or GFS (method 2). More details regarding these pre-processing methods are given in the subsequent sections. Following pre-processing, the differential gene expression analysis was carried out. </w:t>
      </w:r>
      <w:proofErr w:type="spellStart"/>
      <w:r>
        <w:rPr>
          <w:rFonts w:ascii="Arial" w:hAnsi="Arial" w:cs="Arial"/>
          <w:color w:val="000000"/>
        </w:rPr>
        <w:t>Limma</w:t>
      </w:r>
      <w:proofErr w:type="spellEnd"/>
      <w:r>
        <w:rPr>
          <w:rFonts w:ascii="Arial" w:hAnsi="Arial" w:cs="Arial"/>
          <w:color w:val="000000"/>
        </w:rPr>
        <w:t xml:space="preserve"> was used for class-specific quantile-normalized data, while the Mann-Whitney U test was performed for the GFS-normalized data. The differentially expressed gene list was obtained for each pre-processing method, for each dataset. The DEG lists from the two datasets were intersected to obtain the percentage of overlapping genes (POG) as defined in</w:t>
      </w:r>
      <w:r>
        <w:rPr>
          <w:rFonts w:ascii="Arial" w:hAnsi="Arial" w:cs="Arial"/>
          <w:color w:val="000000"/>
        </w:rPr>
        <w:t xml:space="preserve"> </w:t>
      </w:r>
      <w:r>
        <w:rPr>
          <w:rFonts w:ascii="Arial" w:hAnsi="Arial" w:cs="Arial"/>
          <w:color w:val="000000"/>
        </w:rPr>
        <w:fldChar w:fldCharType="begin"/>
      </w:r>
      <w:r w:rsidR="00BE187C">
        <w:rPr>
          <w:rFonts w:ascii="Arial" w:hAnsi="Arial" w:cs="Arial"/>
          <w:color w:val="000000"/>
        </w:rPr>
        <w:instrText xml:space="preserve"> ADDIN ZOTERO_ITEM CSL_CITATION {"citationID":"p8YEXklc","properties":{"formattedCitation":"(Zhang et al., 2009)","plainCitation":"(Zhang et al., 2009)","noteIndex":0},"citationItems":[{"id":2154,"uris":["http://zotero.org/users/6562882/items/8H8QSTNC"],"itemData":{"id":2154,"type":"article-journal","abstract":"Motivation: According to current consistency metrics such as percentage of overlapping genes (POG), lists of differentially expressed genes (DEGs) detected from different microarray studies for a complex disease are often highly inconsistent. This irreproducibility problem also exists in other high-throughput post-genomic areas such as proteomics and metabolism. A complex disease is often characterized with many coordinated molecular changes, which should be considered when evaluating the reproducibility of discovery lists from different studies.Results: We proposed metrics percentage of overlapping genes-related (POGR) and normalized POGR (nPOGR) to evaluate the consistency between two DEG lists for a complex disease, considering correlated molecular changes rather than only counting gene overlaps between the lists. Based on microarray datasets of three diseases, we showed that though the POG scores for DEG lists from different studies for each disease are extremely low, the POGR and nPOGR scores can be rather high, suggesting that the apparently inconsistent DEG lists may be highly reproducible in the sense that they are actually significantly correlated. Observing different discovery results for a disease by the POGR and nPOGR scores will obviously reduce the uncertainty of the microarray studies. The proposed metrics could also be applicable in many other high-throughput post-genomic areas.Contact:guoz@ems.hrbmu.edu.cnSupplementary information:Supplementary data are available at Bioinformatics online.","container-title":"Bioinformatics","DOI":"10.1093/bioinformatics/btp295","ISSN":"1367-4803","issue":"13","journalAbbreviation":"Bioinformatics","page":"1662-1668","source":"Silverchair","title":"Evaluating reproducibility of differential expression discoveries in microarray studies by considering correlated molecular changes","URL":"https://doi.org/10.1093/bioinformatics/btp295","volume":"25","author":[{"family":"Zhang","given":"Min"},{"family":"Zhang","given":"Lin"},{"family":"Zou","given":"Jinfeng"},{"family":"Yao","given":"Chen"},{"family":"Xiao","given":"Hui"},{"family":"Liu","given":"Qing"},{"family":"Wang","given":"Jing"},{"family":"Wang","given":"Dong"},{"family":"Wang","given":"Chenguang"},{"family":"Guo","given":"Zheng"}],"accessed":{"date-parts":[["2022",8,31]]},"issued":{"date-parts":[["2009",7,1]]}}}],"schema":"https://github.com/citation-style-language/schema/raw/master/csl-citation.json"} </w:instrText>
      </w:r>
      <w:r>
        <w:rPr>
          <w:rFonts w:ascii="Arial" w:hAnsi="Arial" w:cs="Arial"/>
          <w:color w:val="000000"/>
        </w:rPr>
        <w:fldChar w:fldCharType="separate"/>
      </w:r>
      <w:r w:rsidR="00BE187C">
        <w:rPr>
          <w:rFonts w:ascii="Arial" w:hAnsi="Arial" w:cs="Arial"/>
          <w:noProof/>
          <w:color w:val="000000"/>
        </w:rPr>
        <w:t>(Zhang et al., 2009)</w:t>
      </w:r>
      <w:r>
        <w:rPr>
          <w:rFonts w:ascii="Arial" w:hAnsi="Arial" w:cs="Arial"/>
          <w:color w:val="000000"/>
        </w:rPr>
        <w:fldChar w:fldCharType="end"/>
      </w:r>
      <w:r w:rsidR="00BE187C">
        <w:rPr>
          <w:rFonts w:ascii="Arial" w:hAnsi="Arial" w:cs="Arial"/>
          <w:color w:val="000000"/>
        </w:rPr>
        <w:t>.</w:t>
      </w:r>
    </w:p>
    <w:p w14:paraId="6EED9A39" w14:textId="317F17D3" w:rsidR="00D12809" w:rsidRDefault="00D12809"/>
    <w:p w14:paraId="73C1BF42" w14:textId="6AD33D5C" w:rsidR="006D7733" w:rsidRDefault="006D7733"/>
    <w:p w14:paraId="358560F0" w14:textId="77777777" w:rsidR="006D7733" w:rsidRDefault="006D7733" w:rsidP="006D7733"/>
    <w:p w14:paraId="58E4BA8B" w14:textId="2A728927" w:rsidR="006D7733" w:rsidRDefault="006D7733" w:rsidP="006D7733">
      <w:pPr>
        <w:pStyle w:val="NormalWeb"/>
        <w:spacing w:before="0" w:beforeAutospacing="0" w:after="0" w:afterAutospacing="0"/>
        <w:rPr>
          <w:rFonts w:ascii="Arial" w:hAnsi="Arial" w:cs="Arial"/>
          <w:color w:val="000000"/>
        </w:rPr>
      </w:pPr>
      <w:r>
        <w:rPr>
          <w:rFonts w:ascii="Arial" w:hAnsi="Arial" w:cs="Arial"/>
          <w:color w:val="000000"/>
        </w:rPr>
        <w:t xml:space="preserve">The RMA method consists of three steps: (1) Background subtraction, (2) Quantile normalization and (3) Summarization. In method 1, since quantile normalization was to be carried out separately for the two classes, the raw CEL files for the TNBC and non-TNBC samples were read in separately using the oligo package </w:t>
      </w:r>
      <w:r>
        <w:rPr>
          <w:rFonts w:ascii="Arial" w:hAnsi="Arial" w:cs="Arial"/>
          <w:color w:val="000000"/>
        </w:rPr>
        <w:fldChar w:fldCharType="begin"/>
      </w:r>
      <w:r>
        <w:rPr>
          <w:rFonts w:ascii="Arial" w:hAnsi="Arial" w:cs="Arial"/>
          <w:color w:val="000000"/>
        </w:rPr>
        <w:instrText xml:space="preserve"> ADDIN ZOTERO_ITEM CSL_CITATION {"citationID":"uUgKb5ro","properties":{"formattedCitation":"(Carvalho &amp; Irizarry, 2010)","plainCitation":"(Carvalho &amp; Irizarry, 2010)","noteIndex":0},"citationItems":[{"id":2386,"uris":["http://zotero.org/users/6562882/items/2LHEGUQN"],"itemData":{"id":2386,"type":"article-journal","abstract":"Motivation: The availability of flexible open source software for the analysis of gene expression raw level data has greatly facilitated the development of widely used preprocessing methods for these technologies. However, the expansion of microarray applications has exposed the limitation of existing tools.Results: We developed the oligo package to provide a more general solution that supports a wide range of applications. The package is based on the BioConductor principles of transparency, reproducibility and efficiency of development. It extends the existing tools and leverages existing code for visualization, accessing data and widely used preprocessing routines. The oligo package implements a unified paradigm for preprocessing data and interfaces with other BioConductor tools for downstream analysis. Our infrastructure is general and can be used by other BioConductor packages.Availability: The oligo package is freely available through BioConductor, http://www.bioconductor.org.Contact:benilton.carvalho@cancer.org.uk; rafa@jhu.eduSupplementary information:Supplementary data are available at Bioinformatics online.","container-title":"Bioinformatics","DOI":"10.1093/bioinformatics/btq431","ISSN":"1367-4803","issue":"19","journalAbbreviation":"Bioinformatics","page":"2363-2367","source":"Silverchair","title":"A framework for oligonucleotide microarray preprocessing","URL":"https://doi.org/10.1093/bioinformatics/btq431","volume":"26","author":[{"family":"Carvalho","given":"Benilton S."},{"family":"Irizarry","given":"Rafael A."}],"accessed":{"date-parts":[["2022",10,16]]},"issued":{"date-parts":[["2010",10,1]]}}}],"schema":"https://github.com/citation-style-language/schema/raw/master/csl-citation.json"} </w:instrText>
      </w:r>
      <w:r>
        <w:rPr>
          <w:rFonts w:ascii="Arial" w:hAnsi="Arial" w:cs="Arial"/>
          <w:color w:val="000000"/>
        </w:rPr>
        <w:fldChar w:fldCharType="separate"/>
      </w:r>
      <w:r>
        <w:rPr>
          <w:rFonts w:ascii="Arial" w:hAnsi="Arial" w:cs="Arial"/>
          <w:noProof/>
          <w:color w:val="000000"/>
        </w:rPr>
        <w:t>(Carvalho &amp; Irizarry, 2010)</w:t>
      </w:r>
      <w:r>
        <w:rPr>
          <w:rFonts w:ascii="Arial" w:hAnsi="Arial" w:cs="Arial"/>
          <w:color w:val="000000"/>
        </w:rPr>
        <w:fldChar w:fldCharType="end"/>
      </w:r>
      <w:r>
        <w:rPr>
          <w:rFonts w:ascii="Arial" w:hAnsi="Arial" w:cs="Arial"/>
          <w:color w:val="000000"/>
        </w:rPr>
        <w:t xml:space="preserve">. </w:t>
      </w:r>
    </w:p>
    <w:p w14:paraId="07046720" w14:textId="4EF4F4D1" w:rsidR="000213A5" w:rsidRDefault="000213A5" w:rsidP="006D7733">
      <w:pPr>
        <w:pStyle w:val="NormalWeb"/>
        <w:spacing w:before="0" w:beforeAutospacing="0" w:after="0" w:afterAutospacing="0"/>
        <w:rPr>
          <w:rFonts w:ascii="Arial" w:hAnsi="Arial" w:cs="Arial"/>
          <w:color w:val="000000"/>
        </w:rPr>
      </w:pPr>
    </w:p>
    <w:p w14:paraId="2660C6A0" w14:textId="77777777" w:rsidR="000213A5" w:rsidRDefault="000213A5" w:rsidP="006D7733">
      <w:pPr>
        <w:pStyle w:val="NormalWeb"/>
        <w:spacing w:before="0" w:beforeAutospacing="0" w:after="0" w:afterAutospacing="0"/>
      </w:pPr>
    </w:p>
    <w:p w14:paraId="44E5F253" w14:textId="77777777" w:rsidR="006D7733" w:rsidRDefault="006D7733"/>
    <w:p w14:paraId="0549323C" w14:textId="6418E769" w:rsidR="000213A5" w:rsidRPr="000213A5" w:rsidRDefault="004B2AC1" w:rsidP="000213A5">
      <w:pPr>
        <w:pStyle w:val="Heading1"/>
        <w:rPr>
          <w:lang w:val="en-US"/>
        </w:rPr>
      </w:pPr>
      <w:r>
        <w:rPr>
          <w:lang w:val="en-US"/>
        </w:rPr>
        <w:t>Bibliography</w:t>
      </w:r>
    </w:p>
    <w:p w14:paraId="259D465B" w14:textId="77777777" w:rsidR="001F2739" w:rsidRPr="001F2739" w:rsidRDefault="001F2739" w:rsidP="001F2739">
      <w:pPr>
        <w:rPr>
          <w:lang w:val="en-US"/>
        </w:rPr>
      </w:pPr>
    </w:p>
    <w:p w14:paraId="2D0C25ED" w14:textId="77777777" w:rsidR="006D7733" w:rsidRPr="006D7733" w:rsidRDefault="001F2739" w:rsidP="006D7733">
      <w:pPr>
        <w:pStyle w:val="Bibliography"/>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006D7733" w:rsidRPr="006D7733">
        <w:rPr>
          <w:rFonts w:ascii="Calibri" w:cs="Calibri"/>
          <w:lang w:val="en-GB"/>
        </w:rPr>
        <w:t>Belorkar</w:t>
      </w:r>
      <w:proofErr w:type="spellEnd"/>
      <w:r w:rsidR="006D7733" w:rsidRPr="006D7733">
        <w:rPr>
          <w:rFonts w:ascii="Calibri" w:cs="Calibri"/>
          <w:lang w:val="en-GB"/>
        </w:rPr>
        <w:t xml:space="preserve">, A., &amp; Wong, L. (2016). GFS: Fuzzy </w:t>
      </w:r>
      <w:proofErr w:type="spellStart"/>
      <w:r w:rsidR="006D7733" w:rsidRPr="006D7733">
        <w:rPr>
          <w:rFonts w:ascii="Calibri" w:cs="Calibri"/>
          <w:lang w:val="en-GB"/>
        </w:rPr>
        <w:t>preprocessing</w:t>
      </w:r>
      <w:proofErr w:type="spellEnd"/>
      <w:r w:rsidR="006D7733" w:rsidRPr="006D7733">
        <w:rPr>
          <w:rFonts w:ascii="Calibri" w:cs="Calibri"/>
          <w:lang w:val="en-GB"/>
        </w:rPr>
        <w:t xml:space="preserve"> for effective gene expression analysis. </w:t>
      </w:r>
      <w:r w:rsidR="006D7733" w:rsidRPr="006D7733">
        <w:rPr>
          <w:rFonts w:ascii="Calibri" w:cs="Calibri"/>
          <w:i/>
          <w:iCs/>
          <w:lang w:val="en-GB"/>
        </w:rPr>
        <w:t>BMC Bioinformatics</w:t>
      </w:r>
      <w:r w:rsidR="006D7733" w:rsidRPr="006D7733">
        <w:rPr>
          <w:rFonts w:ascii="Calibri" w:cs="Calibri"/>
          <w:lang w:val="en-GB"/>
        </w:rPr>
        <w:t xml:space="preserve">, </w:t>
      </w:r>
      <w:r w:rsidR="006D7733" w:rsidRPr="006D7733">
        <w:rPr>
          <w:rFonts w:ascii="Calibri" w:cs="Calibri"/>
          <w:i/>
          <w:iCs/>
          <w:lang w:val="en-GB"/>
        </w:rPr>
        <w:t>17</w:t>
      </w:r>
      <w:r w:rsidR="006D7733" w:rsidRPr="006D7733">
        <w:rPr>
          <w:rFonts w:ascii="Calibri" w:cs="Calibri"/>
          <w:lang w:val="en-GB"/>
        </w:rPr>
        <w:t>(</w:t>
      </w:r>
      <w:proofErr w:type="spellStart"/>
      <w:r w:rsidR="006D7733" w:rsidRPr="006D7733">
        <w:rPr>
          <w:rFonts w:ascii="Calibri" w:cs="Calibri"/>
          <w:lang w:val="en-GB"/>
        </w:rPr>
        <w:t>Suppl</w:t>
      </w:r>
      <w:proofErr w:type="spellEnd"/>
      <w:r w:rsidR="006D7733" w:rsidRPr="006D7733">
        <w:rPr>
          <w:rFonts w:ascii="Calibri" w:cs="Calibri"/>
          <w:lang w:val="en-GB"/>
        </w:rPr>
        <w:t xml:space="preserve"> 17), 540. https://doi.org/10.1186/s12859-016-1327-8</w:t>
      </w:r>
    </w:p>
    <w:p w14:paraId="4617C57F" w14:textId="77777777" w:rsidR="006D7733" w:rsidRPr="006D7733" w:rsidRDefault="006D7733" w:rsidP="006D7733">
      <w:pPr>
        <w:pStyle w:val="Bibliography"/>
        <w:rPr>
          <w:rFonts w:ascii="Calibri" w:cs="Calibri"/>
          <w:lang w:val="en-GB"/>
        </w:rPr>
      </w:pPr>
      <w:r w:rsidRPr="006D7733">
        <w:rPr>
          <w:rFonts w:ascii="Calibri" w:cs="Calibri"/>
          <w:lang w:val="en-GB"/>
        </w:rPr>
        <w:t xml:space="preserve">Carvalho, B. S., &amp; Irizarry, R. A. (2010). A framework for oligonucleotide microarray </w:t>
      </w:r>
      <w:proofErr w:type="spellStart"/>
      <w:r w:rsidRPr="006D7733">
        <w:rPr>
          <w:rFonts w:ascii="Calibri" w:cs="Calibri"/>
          <w:lang w:val="en-GB"/>
        </w:rPr>
        <w:t>preprocessing</w:t>
      </w:r>
      <w:proofErr w:type="spellEnd"/>
      <w:r w:rsidRPr="006D7733">
        <w:rPr>
          <w:rFonts w:ascii="Calibri" w:cs="Calibri"/>
          <w:lang w:val="en-GB"/>
        </w:rPr>
        <w:t xml:space="preserve">. </w:t>
      </w:r>
      <w:r w:rsidRPr="006D7733">
        <w:rPr>
          <w:rFonts w:ascii="Calibri" w:cs="Calibri"/>
          <w:i/>
          <w:iCs/>
          <w:lang w:val="en-GB"/>
        </w:rPr>
        <w:t>Bioinformatics</w:t>
      </w:r>
      <w:r w:rsidRPr="006D7733">
        <w:rPr>
          <w:rFonts w:ascii="Calibri" w:cs="Calibri"/>
          <w:lang w:val="en-GB"/>
        </w:rPr>
        <w:t xml:space="preserve">, </w:t>
      </w:r>
      <w:r w:rsidRPr="006D7733">
        <w:rPr>
          <w:rFonts w:ascii="Calibri" w:cs="Calibri"/>
          <w:i/>
          <w:iCs/>
          <w:lang w:val="en-GB"/>
        </w:rPr>
        <w:t>26</w:t>
      </w:r>
      <w:r w:rsidRPr="006D7733">
        <w:rPr>
          <w:rFonts w:ascii="Calibri" w:cs="Calibri"/>
          <w:lang w:val="en-GB"/>
        </w:rPr>
        <w:t>(19), 2363–2367. https://doi.org/10.1093/bioinformatics/btq431</w:t>
      </w:r>
    </w:p>
    <w:p w14:paraId="19006F28" w14:textId="77777777" w:rsidR="006D7733" w:rsidRPr="006D7733" w:rsidRDefault="006D7733" w:rsidP="006D7733">
      <w:pPr>
        <w:pStyle w:val="Bibliography"/>
        <w:rPr>
          <w:rFonts w:ascii="Calibri" w:cs="Calibri"/>
          <w:lang w:val="en-GB"/>
        </w:rPr>
      </w:pPr>
      <w:r w:rsidRPr="006D7733">
        <w:rPr>
          <w:rFonts w:ascii="Calibri" w:cs="Calibri"/>
          <w:lang w:val="en-GB"/>
        </w:rPr>
        <w:t xml:space="preserve">Dai, X., Li, T., Bai, Z., Yang, Y., Liu, X., Zhan, J., &amp; Shi, B. (2015). Breast cancer intrinsic subtype classification, clinical </w:t>
      </w:r>
      <w:proofErr w:type="gramStart"/>
      <w:r w:rsidRPr="006D7733">
        <w:rPr>
          <w:rFonts w:ascii="Calibri" w:cs="Calibri"/>
          <w:lang w:val="en-GB"/>
        </w:rPr>
        <w:t>use</w:t>
      </w:r>
      <w:proofErr w:type="gramEnd"/>
      <w:r w:rsidRPr="006D7733">
        <w:rPr>
          <w:rFonts w:ascii="Calibri" w:cs="Calibri"/>
          <w:lang w:val="en-GB"/>
        </w:rPr>
        <w:t xml:space="preserve"> and future trends. </w:t>
      </w:r>
      <w:r w:rsidRPr="006D7733">
        <w:rPr>
          <w:rFonts w:ascii="Calibri" w:cs="Calibri"/>
          <w:i/>
          <w:iCs/>
          <w:lang w:val="en-GB"/>
        </w:rPr>
        <w:t>American Journal of Cancer Research</w:t>
      </w:r>
      <w:r w:rsidRPr="006D7733">
        <w:rPr>
          <w:rFonts w:ascii="Calibri" w:cs="Calibri"/>
          <w:lang w:val="en-GB"/>
        </w:rPr>
        <w:t xml:space="preserve">, </w:t>
      </w:r>
      <w:r w:rsidRPr="006D7733">
        <w:rPr>
          <w:rFonts w:ascii="Calibri" w:cs="Calibri"/>
          <w:i/>
          <w:iCs/>
          <w:lang w:val="en-GB"/>
        </w:rPr>
        <w:t>5</w:t>
      </w:r>
      <w:r w:rsidRPr="006D7733">
        <w:rPr>
          <w:rFonts w:ascii="Calibri" w:cs="Calibri"/>
          <w:lang w:val="en-GB"/>
        </w:rPr>
        <w:t>(10), 2929–2943. https://www.ncbi.nlm.nih.gov/pmc/articles/PMC4656721/</w:t>
      </w:r>
    </w:p>
    <w:p w14:paraId="40B51917" w14:textId="77777777" w:rsidR="006D7733" w:rsidRPr="006D7733" w:rsidRDefault="006D7733" w:rsidP="006D7733">
      <w:pPr>
        <w:pStyle w:val="Bibliography"/>
        <w:rPr>
          <w:rFonts w:ascii="Calibri" w:cs="Calibri"/>
          <w:lang w:val="en-GB"/>
        </w:rPr>
      </w:pPr>
      <w:r w:rsidRPr="006D7733">
        <w:rPr>
          <w:rFonts w:ascii="Calibri" w:cs="Calibri"/>
          <w:lang w:val="en-GB"/>
        </w:rPr>
        <w:t xml:space="preserve">Davis, S., &amp; Meltzer, P. S. (2007). </w:t>
      </w:r>
      <w:proofErr w:type="spellStart"/>
      <w:r w:rsidRPr="006D7733">
        <w:rPr>
          <w:rFonts w:ascii="Calibri" w:cs="Calibri"/>
          <w:lang w:val="en-GB"/>
        </w:rPr>
        <w:t>GEOquery</w:t>
      </w:r>
      <w:proofErr w:type="spellEnd"/>
      <w:r w:rsidRPr="006D7733">
        <w:rPr>
          <w:rFonts w:ascii="Calibri" w:cs="Calibri"/>
          <w:lang w:val="en-GB"/>
        </w:rPr>
        <w:t xml:space="preserve">: A bridge between the Gene Expression Omnibus (GEO) and </w:t>
      </w:r>
      <w:proofErr w:type="spellStart"/>
      <w:r w:rsidRPr="006D7733">
        <w:rPr>
          <w:rFonts w:ascii="Calibri" w:cs="Calibri"/>
          <w:lang w:val="en-GB"/>
        </w:rPr>
        <w:t>BioConductor</w:t>
      </w:r>
      <w:proofErr w:type="spellEnd"/>
      <w:r w:rsidRPr="006D7733">
        <w:rPr>
          <w:rFonts w:ascii="Calibri" w:cs="Calibri"/>
          <w:lang w:val="en-GB"/>
        </w:rPr>
        <w:t xml:space="preserve">. </w:t>
      </w:r>
      <w:r w:rsidRPr="006D7733">
        <w:rPr>
          <w:rFonts w:ascii="Calibri" w:cs="Calibri"/>
          <w:i/>
          <w:iCs/>
          <w:lang w:val="en-GB"/>
        </w:rPr>
        <w:t>Bioinformatics (Oxford, England)</w:t>
      </w:r>
      <w:r w:rsidRPr="006D7733">
        <w:rPr>
          <w:rFonts w:ascii="Calibri" w:cs="Calibri"/>
          <w:lang w:val="en-GB"/>
        </w:rPr>
        <w:t xml:space="preserve">, </w:t>
      </w:r>
      <w:r w:rsidRPr="006D7733">
        <w:rPr>
          <w:rFonts w:ascii="Calibri" w:cs="Calibri"/>
          <w:i/>
          <w:iCs/>
          <w:lang w:val="en-GB"/>
        </w:rPr>
        <w:t>23</w:t>
      </w:r>
      <w:r w:rsidRPr="006D7733">
        <w:rPr>
          <w:rFonts w:ascii="Calibri" w:cs="Calibri"/>
          <w:lang w:val="en-GB"/>
        </w:rPr>
        <w:t>(14), 1846–1847. https://doi.org/10.1093/bioinformatics/btm254</w:t>
      </w:r>
    </w:p>
    <w:p w14:paraId="7E904CBC" w14:textId="77777777" w:rsidR="006D7733" w:rsidRPr="006D7733" w:rsidRDefault="006D7733" w:rsidP="006D7733">
      <w:pPr>
        <w:pStyle w:val="Bibliography"/>
        <w:rPr>
          <w:rFonts w:ascii="Calibri" w:cs="Calibri"/>
          <w:lang w:val="en-GB"/>
        </w:rPr>
      </w:pPr>
      <w:proofErr w:type="spellStart"/>
      <w:r w:rsidRPr="006D7733">
        <w:rPr>
          <w:rFonts w:ascii="Calibri" w:cs="Calibri"/>
          <w:lang w:val="en-GB"/>
        </w:rPr>
        <w:t>Draghici</w:t>
      </w:r>
      <w:proofErr w:type="spellEnd"/>
      <w:r w:rsidRPr="006D7733">
        <w:rPr>
          <w:rFonts w:ascii="Calibri" w:cs="Calibri"/>
          <w:lang w:val="en-GB"/>
        </w:rPr>
        <w:t xml:space="preserve">, S., Khatri, P., Eklund, A. C., &amp; </w:t>
      </w:r>
      <w:proofErr w:type="spellStart"/>
      <w:r w:rsidRPr="006D7733">
        <w:rPr>
          <w:rFonts w:ascii="Calibri" w:cs="Calibri"/>
          <w:lang w:val="en-GB"/>
        </w:rPr>
        <w:t>Szallasi</w:t>
      </w:r>
      <w:proofErr w:type="spellEnd"/>
      <w:r w:rsidRPr="006D7733">
        <w:rPr>
          <w:rFonts w:ascii="Calibri" w:cs="Calibri"/>
          <w:lang w:val="en-GB"/>
        </w:rPr>
        <w:t xml:space="preserve">, Z. (2006). Reliability and reproducibility issues in DNA microarray measurements. </w:t>
      </w:r>
      <w:r w:rsidRPr="006D7733">
        <w:rPr>
          <w:rFonts w:ascii="Calibri" w:cs="Calibri"/>
          <w:i/>
          <w:iCs/>
          <w:lang w:val="en-GB"/>
        </w:rPr>
        <w:t xml:space="preserve">Trends in </w:t>
      </w:r>
      <w:proofErr w:type="gramStart"/>
      <w:r w:rsidRPr="006D7733">
        <w:rPr>
          <w:rFonts w:ascii="Calibri" w:cs="Calibri"/>
          <w:i/>
          <w:iCs/>
          <w:lang w:val="en-GB"/>
        </w:rPr>
        <w:t>Genetics :</w:t>
      </w:r>
      <w:proofErr w:type="gramEnd"/>
      <w:r w:rsidRPr="006D7733">
        <w:rPr>
          <w:rFonts w:ascii="Calibri" w:cs="Calibri"/>
          <w:i/>
          <w:iCs/>
          <w:lang w:val="en-GB"/>
        </w:rPr>
        <w:t xml:space="preserve"> TIG</w:t>
      </w:r>
      <w:r w:rsidRPr="006D7733">
        <w:rPr>
          <w:rFonts w:ascii="Calibri" w:cs="Calibri"/>
          <w:lang w:val="en-GB"/>
        </w:rPr>
        <w:t xml:space="preserve">, </w:t>
      </w:r>
      <w:r w:rsidRPr="006D7733">
        <w:rPr>
          <w:rFonts w:ascii="Calibri" w:cs="Calibri"/>
          <w:i/>
          <w:iCs/>
          <w:lang w:val="en-GB"/>
        </w:rPr>
        <w:t>22</w:t>
      </w:r>
      <w:r w:rsidRPr="006D7733">
        <w:rPr>
          <w:rFonts w:ascii="Calibri" w:cs="Calibri"/>
          <w:lang w:val="en-GB"/>
        </w:rPr>
        <w:t>(2), 101–109. https://doi.org/10.1016/j.tig.2005.12.005</w:t>
      </w:r>
    </w:p>
    <w:p w14:paraId="00DCD025" w14:textId="77777777" w:rsidR="006D7733" w:rsidRPr="006D7733" w:rsidRDefault="006D7733" w:rsidP="006D7733">
      <w:pPr>
        <w:pStyle w:val="Bibliography"/>
        <w:rPr>
          <w:rFonts w:ascii="Calibri" w:cs="Calibri"/>
          <w:lang w:val="en-GB"/>
        </w:rPr>
      </w:pPr>
      <w:r w:rsidRPr="006D7733">
        <w:rPr>
          <w:rFonts w:ascii="Calibri" w:cs="Calibri"/>
          <w:lang w:val="en-GB"/>
        </w:rPr>
        <w:t xml:space="preserve">Goh, W. W. B., Wang, W., &amp; Wong, L. (2017). Why Batch Effects Matter in Omics Data, and How to Avoid Them. </w:t>
      </w:r>
      <w:r w:rsidRPr="006D7733">
        <w:rPr>
          <w:rFonts w:ascii="Calibri" w:cs="Calibri"/>
          <w:i/>
          <w:iCs/>
          <w:lang w:val="en-GB"/>
        </w:rPr>
        <w:t>Trends in Biotechnology</w:t>
      </w:r>
      <w:r w:rsidRPr="006D7733">
        <w:rPr>
          <w:rFonts w:ascii="Calibri" w:cs="Calibri"/>
          <w:lang w:val="en-GB"/>
        </w:rPr>
        <w:t xml:space="preserve">, </w:t>
      </w:r>
      <w:r w:rsidRPr="006D7733">
        <w:rPr>
          <w:rFonts w:ascii="Calibri" w:cs="Calibri"/>
          <w:i/>
          <w:iCs/>
          <w:lang w:val="en-GB"/>
        </w:rPr>
        <w:t>35</w:t>
      </w:r>
      <w:r w:rsidRPr="006D7733">
        <w:rPr>
          <w:rFonts w:ascii="Calibri" w:cs="Calibri"/>
          <w:lang w:val="en-GB"/>
        </w:rPr>
        <w:t>(6), 498–507. https://doi.org/10.1016/j.tibtech.2017.02.012</w:t>
      </w:r>
    </w:p>
    <w:p w14:paraId="3229DB0F" w14:textId="77777777" w:rsidR="006D7733" w:rsidRPr="006D7733" w:rsidRDefault="006D7733" w:rsidP="006D7733">
      <w:pPr>
        <w:pStyle w:val="Bibliography"/>
        <w:rPr>
          <w:rFonts w:ascii="Calibri" w:cs="Calibri"/>
          <w:lang w:val="en-GB"/>
        </w:rPr>
      </w:pPr>
      <w:r w:rsidRPr="006D7733">
        <w:rPr>
          <w:rFonts w:ascii="Calibri" w:cs="Calibri"/>
          <w:lang w:val="en-GB"/>
        </w:rPr>
        <w:lastRenderedPageBreak/>
        <w:t xml:space="preserve">Halsey, L. G., Curran-Everett, D., </w:t>
      </w:r>
      <w:proofErr w:type="spellStart"/>
      <w:r w:rsidRPr="006D7733">
        <w:rPr>
          <w:rFonts w:ascii="Calibri" w:cs="Calibri"/>
          <w:lang w:val="en-GB"/>
        </w:rPr>
        <w:t>Vowler</w:t>
      </w:r>
      <w:proofErr w:type="spellEnd"/>
      <w:r w:rsidRPr="006D7733">
        <w:rPr>
          <w:rFonts w:ascii="Calibri" w:cs="Calibri"/>
          <w:lang w:val="en-GB"/>
        </w:rPr>
        <w:t xml:space="preserve">, S. L., &amp; Drummond, G. B. (2015). The fickle P value generates irreproducible results. </w:t>
      </w:r>
      <w:r w:rsidRPr="006D7733">
        <w:rPr>
          <w:rFonts w:ascii="Calibri" w:cs="Calibri"/>
          <w:i/>
          <w:iCs/>
          <w:lang w:val="en-GB"/>
        </w:rPr>
        <w:t>Nature Methods</w:t>
      </w:r>
      <w:r w:rsidRPr="006D7733">
        <w:rPr>
          <w:rFonts w:ascii="Calibri" w:cs="Calibri"/>
          <w:lang w:val="en-GB"/>
        </w:rPr>
        <w:t xml:space="preserve">, </w:t>
      </w:r>
      <w:r w:rsidRPr="006D7733">
        <w:rPr>
          <w:rFonts w:ascii="Calibri" w:cs="Calibri"/>
          <w:i/>
          <w:iCs/>
          <w:lang w:val="en-GB"/>
        </w:rPr>
        <w:t>12</w:t>
      </w:r>
      <w:r w:rsidRPr="006D7733">
        <w:rPr>
          <w:rFonts w:ascii="Calibri" w:cs="Calibri"/>
          <w:lang w:val="en-GB"/>
        </w:rPr>
        <w:t>(3), Article 3. https://doi.org/10.1038/nmeth.3288</w:t>
      </w:r>
    </w:p>
    <w:p w14:paraId="0AC58A19" w14:textId="77777777" w:rsidR="006D7733" w:rsidRPr="006D7733" w:rsidRDefault="006D7733" w:rsidP="006D7733">
      <w:pPr>
        <w:pStyle w:val="Bibliography"/>
        <w:rPr>
          <w:rFonts w:ascii="Calibri" w:cs="Calibri"/>
          <w:lang w:val="en-GB"/>
        </w:rPr>
      </w:pPr>
      <w:r w:rsidRPr="006D7733">
        <w:rPr>
          <w:rFonts w:ascii="Calibri" w:cs="Calibri"/>
          <w:lang w:val="en-GB"/>
        </w:rPr>
        <w:t xml:space="preserve">Johnson, W. E., Li, C., &amp; </w:t>
      </w:r>
      <w:proofErr w:type="spellStart"/>
      <w:r w:rsidRPr="006D7733">
        <w:rPr>
          <w:rFonts w:ascii="Calibri" w:cs="Calibri"/>
          <w:lang w:val="en-GB"/>
        </w:rPr>
        <w:t>Rabinovic</w:t>
      </w:r>
      <w:proofErr w:type="spellEnd"/>
      <w:r w:rsidRPr="006D7733">
        <w:rPr>
          <w:rFonts w:ascii="Calibri" w:cs="Calibri"/>
          <w:lang w:val="en-GB"/>
        </w:rPr>
        <w:t xml:space="preserve">, A. (2007). Adjusting batch effects in microarray expression data using empirical Bayes methods. </w:t>
      </w:r>
      <w:r w:rsidRPr="006D7733">
        <w:rPr>
          <w:rFonts w:ascii="Calibri" w:cs="Calibri"/>
          <w:i/>
          <w:iCs/>
          <w:lang w:val="en-GB"/>
        </w:rPr>
        <w:t>Biostatistics</w:t>
      </w:r>
      <w:r w:rsidRPr="006D7733">
        <w:rPr>
          <w:rFonts w:ascii="Calibri" w:cs="Calibri"/>
          <w:lang w:val="en-GB"/>
        </w:rPr>
        <w:t xml:space="preserve">, </w:t>
      </w:r>
      <w:r w:rsidRPr="006D7733">
        <w:rPr>
          <w:rFonts w:ascii="Calibri" w:cs="Calibri"/>
          <w:i/>
          <w:iCs/>
          <w:lang w:val="en-GB"/>
        </w:rPr>
        <w:t>8</w:t>
      </w:r>
      <w:r w:rsidRPr="006D7733">
        <w:rPr>
          <w:rFonts w:ascii="Calibri" w:cs="Calibri"/>
          <w:lang w:val="en-GB"/>
        </w:rPr>
        <w:t>(1), 118–127. https://doi.org/10.1093/biostatistics/kxj037</w:t>
      </w:r>
    </w:p>
    <w:p w14:paraId="574F902C" w14:textId="77777777" w:rsidR="006D7733" w:rsidRPr="006D7733" w:rsidRDefault="006D7733" w:rsidP="006D7733">
      <w:pPr>
        <w:pStyle w:val="Bibliography"/>
        <w:rPr>
          <w:rFonts w:ascii="Calibri" w:cs="Calibri"/>
          <w:lang w:val="en-GB"/>
        </w:rPr>
      </w:pPr>
      <w:r w:rsidRPr="006D7733">
        <w:rPr>
          <w:rFonts w:ascii="Calibri" w:cs="Calibri"/>
          <w:lang w:val="en-GB"/>
        </w:rPr>
        <w:t xml:space="preserve">Kim, C. S., Hwang, S., &amp; Zhang, S.-D. (2014). RMA with quantile normalization mixes biological signals between different sample groups in microarray data analysis. </w:t>
      </w:r>
      <w:r w:rsidRPr="006D7733">
        <w:rPr>
          <w:rFonts w:ascii="Calibri" w:cs="Calibri"/>
          <w:i/>
          <w:iCs/>
          <w:lang w:val="en-GB"/>
        </w:rPr>
        <w:t>2014 IEEE International Conference on Bioinformatics and Biomedicine (BIBM)</w:t>
      </w:r>
      <w:r w:rsidRPr="006D7733">
        <w:rPr>
          <w:rFonts w:ascii="Calibri" w:cs="Calibri"/>
          <w:lang w:val="en-GB"/>
        </w:rPr>
        <w:t>, 139–143. https://doi.org/10.1109/BIBM.2014.6999142</w:t>
      </w:r>
    </w:p>
    <w:p w14:paraId="225ADB30" w14:textId="77777777" w:rsidR="006D7733" w:rsidRPr="006D7733" w:rsidRDefault="006D7733" w:rsidP="006D7733">
      <w:pPr>
        <w:pStyle w:val="Bibliography"/>
        <w:rPr>
          <w:rFonts w:ascii="Calibri" w:cs="Calibri"/>
          <w:lang w:val="en-GB"/>
        </w:rPr>
      </w:pPr>
      <w:r w:rsidRPr="006D7733">
        <w:rPr>
          <w:rFonts w:ascii="Calibri" w:cs="Calibri"/>
          <w:lang w:val="en-GB"/>
        </w:rPr>
        <w:t xml:space="preserve">Leek, J. T., &amp; Storey, J. D. (2007). Capturing Heterogeneity in Gene Expression Studies by Surrogate Variable Analysis. </w:t>
      </w:r>
      <w:proofErr w:type="spellStart"/>
      <w:r w:rsidRPr="006D7733">
        <w:rPr>
          <w:rFonts w:ascii="Calibri" w:cs="Calibri"/>
          <w:i/>
          <w:iCs/>
          <w:lang w:val="en-GB"/>
        </w:rPr>
        <w:t>PLoS</w:t>
      </w:r>
      <w:proofErr w:type="spellEnd"/>
      <w:r w:rsidRPr="006D7733">
        <w:rPr>
          <w:rFonts w:ascii="Calibri" w:cs="Calibri"/>
          <w:i/>
          <w:iCs/>
          <w:lang w:val="en-GB"/>
        </w:rPr>
        <w:t xml:space="preserve"> Genetics</w:t>
      </w:r>
      <w:r w:rsidRPr="006D7733">
        <w:rPr>
          <w:rFonts w:ascii="Calibri" w:cs="Calibri"/>
          <w:lang w:val="en-GB"/>
        </w:rPr>
        <w:t xml:space="preserve">, </w:t>
      </w:r>
      <w:r w:rsidRPr="006D7733">
        <w:rPr>
          <w:rFonts w:ascii="Calibri" w:cs="Calibri"/>
          <w:i/>
          <w:iCs/>
          <w:lang w:val="en-GB"/>
        </w:rPr>
        <w:t>3</w:t>
      </w:r>
      <w:r w:rsidRPr="006D7733">
        <w:rPr>
          <w:rFonts w:ascii="Calibri" w:cs="Calibri"/>
          <w:lang w:val="en-GB"/>
        </w:rPr>
        <w:t>(9), e161. https://doi.org/10.1371/journal.pgen.0030161</w:t>
      </w:r>
    </w:p>
    <w:p w14:paraId="12979183" w14:textId="77777777" w:rsidR="006D7733" w:rsidRPr="006D7733" w:rsidRDefault="006D7733" w:rsidP="006D7733">
      <w:pPr>
        <w:pStyle w:val="Bibliography"/>
        <w:rPr>
          <w:rFonts w:ascii="Calibri" w:cs="Calibri"/>
          <w:lang w:val="en-GB"/>
        </w:rPr>
      </w:pPr>
      <w:r w:rsidRPr="006D7733">
        <w:rPr>
          <w:rFonts w:ascii="Calibri" w:cs="Calibri"/>
          <w:lang w:val="en-GB"/>
        </w:rPr>
        <w:t xml:space="preserve">Shi, L., Jones, W. D., Jensen, R. V., Harris, S. C., Perkins, R. G., </w:t>
      </w:r>
      <w:proofErr w:type="spellStart"/>
      <w:r w:rsidRPr="006D7733">
        <w:rPr>
          <w:rFonts w:ascii="Calibri" w:cs="Calibri"/>
          <w:lang w:val="en-GB"/>
        </w:rPr>
        <w:t>Goodsaid</w:t>
      </w:r>
      <w:proofErr w:type="spellEnd"/>
      <w:r w:rsidRPr="006D7733">
        <w:rPr>
          <w:rFonts w:ascii="Calibri" w:cs="Calibri"/>
          <w:lang w:val="en-GB"/>
        </w:rPr>
        <w:t xml:space="preserve">, F. M., Guo, L., Croner, L. J., Boysen, C., Fang, H., Qian, F., Amur, S., Bao, W., </w:t>
      </w:r>
      <w:proofErr w:type="spellStart"/>
      <w:r w:rsidRPr="006D7733">
        <w:rPr>
          <w:rFonts w:ascii="Calibri" w:cs="Calibri"/>
          <w:lang w:val="en-GB"/>
        </w:rPr>
        <w:t>Barbacioru</w:t>
      </w:r>
      <w:proofErr w:type="spellEnd"/>
      <w:r w:rsidRPr="006D7733">
        <w:rPr>
          <w:rFonts w:ascii="Calibri" w:cs="Calibri"/>
          <w:lang w:val="en-GB"/>
        </w:rPr>
        <w:t xml:space="preserve">, C. C., </w:t>
      </w:r>
      <w:proofErr w:type="spellStart"/>
      <w:r w:rsidRPr="006D7733">
        <w:rPr>
          <w:rFonts w:ascii="Calibri" w:cs="Calibri"/>
          <w:lang w:val="en-GB"/>
        </w:rPr>
        <w:t>Bertholet</w:t>
      </w:r>
      <w:proofErr w:type="spellEnd"/>
      <w:r w:rsidRPr="006D7733">
        <w:rPr>
          <w:rFonts w:ascii="Calibri" w:cs="Calibri"/>
          <w:lang w:val="en-GB"/>
        </w:rPr>
        <w:t xml:space="preserve">, V., Cao, X. M., Chu, T.-M., Collins, P. J., Fan, X., … Tong, W. (2008). The balance of reproducibility, sensitivity, and specificity of lists of differentially expressed genes in microarray studies. </w:t>
      </w:r>
      <w:r w:rsidRPr="006D7733">
        <w:rPr>
          <w:rFonts w:ascii="Calibri" w:cs="Calibri"/>
          <w:i/>
          <w:iCs/>
          <w:lang w:val="en-GB"/>
        </w:rPr>
        <w:t>BMC Bioinformatics</w:t>
      </w:r>
      <w:r w:rsidRPr="006D7733">
        <w:rPr>
          <w:rFonts w:ascii="Calibri" w:cs="Calibri"/>
          <w:lang w:val="en-GB"/>
        </w:rPr>
        <w:t xml:space="preserve">, </w:t>
      </w:r>
      <w:r w:rsidRPr="006D7733">
        <w:rPr>
          <w:rFonts w:ascii="Calibri" w:cs="Calibri"/>
          <w:i/>
          <w:iCs/>
          <w:lang w:val="en-GB"/>
        </w:rPr>
        <w:t>9</w:t>
      </w:r>
      <w:r w:rsidRPr="006D7733">
        <w:rPr>
          <w:rFonts w:ascii="Calibri" w:cs="Calibri"/>
          <w:lang w:val="en-GB"/>
        </w:rPr>
        <w:t>(</w:t>
      </w:r>
      <w:proofErr w:type="spellStart"/>
      <w:r w:rsidRPr="006D7733">
        <w:rPr>
          <w:rFonts w:ascii="Calibri" w:cs="Calibri"/>
          <w:lang w:val="en-GB"/>
        </w:rPr>
        <w:t>Suppl</w:t>
      </w:r>
      <w:proofErr w:type="spellEnd"/>
      <w:r w:rsidRPr="006D7733">
        <w:rPr>
          <w:rFonts w:ascii="Calibri" w:cs="Calibri"/>
          <w:lang w:val="en-GB"/>
        </w:rPr>
        <w:t xml:space="preserve"> 9), S10. https://doi.org/10.1186/1471-2105-9-S9-S10</w:t>
      </w:r>
    </w:p>
    <w:p w14:paraId="5BB61698" w14:textId="77777777" w:rsidR="006D7733" w:rsidRPr="006D7733" w:rsidRDefault="006D7733" w:rsidP="006D7733">
      <w:pPr>
        <w:pStyle w:val="Bibliography"/>
        <w:rPr>
          <w:rFonts w:ascii="Calibri" w:cs="Calibri"/>
          <w:lang w:val="en-GB"/>
        </w:rPr>
      </w:pPr>
      <w:r w:rsidRPr="006D7733">
        <w:rPr>
          <w:rFonts w:ascii="Calibri" w:cs="Calibri"/>
          <w:lang w:val="en-GB"/>
        </w:rPr>
        <w:t xml:space="preserve">Sweeney, T. E., Haynes, W. A., </w:t>
      </w:r>
      <w:proofErr w:type="spellStart"/>
      <w:r w:rsidRPr="006D7733">
        <w:rPr>
          <w:rFonts w:ascii="Calibri" w:cs="Calibri"/>
          <w:lang w:val="en-GB"/>
        </w:rPr>
        <w:t>Vallania</w:t>
      </w:r>
      <w:proofErr w:type="spellEnd"/>
      <w:r w:rsidRPr="006D7733">
        <w:rPr>
          <w:rFonts w:ascii="Calibri" w:cs="Calibri"/>
          <w:lang w:val="en-GB"/>
        </w:rPr>
        <w:t xml:space="preserve">, F., Ioannidis, J. P., &amp; Khatri, P. (2017). Methods to increase reproducibility in differential gene expression via meta-analysis. </w:t>
      </w:r>
      <w:r w:rsidRPr="006D7733">
        <w:rPr>
          <w:rFonts w:ascii="Calibri" w:cs="Calibri"/>
          <w:i/>
          <w:iCs/>
          <w:lang w:val="en-GB"/>
        </w:rPr>
        <w:t>Nucleic Acids Research</w:t>
      </w:r>
      <w:r w:rsidRPr="006D7733">
        <w:rPr>
          <w:rFonts w:ascii="Calibri" w:cs="Calibri"/>
          <w:lang w:val="en-GB"/>
        </w:rPr>
        <w:t xml:space="preserve">, </w:t>
      </w:r>
      <w:r w:rsidRPr="006D7733">
        <w:rPr>
          <w:rFonts w:ascii="Calibri" w:cs="Calibri"/>
          <w:i/>
          <w:iCs/>
          <w:lang w:val="en-GB"/>
        </w:rPr>
        <w:t>45</w:t>
      </w:r>
      <w:r w:rsidRPr="006D7733">
        <w:rPr>
          <w:rFonts w:ascii="Calibri" w:cs="Calibri"/>
          <w:lang w:val="en-GB"/>
        </w:rPr>
        <w:t>(1), e1. https://doi.org/10.1093/nar/gkw797</w:t>
      </w:r>
    </w:p>
    <w:p w14:paraId="738DB469" w14:textId="77777777" w:rsidR="006D7733" w:rsidRPr="006D7733" w:rsidRDefault="006D7733" w:rsidP="006D7733">
      <w:pPr>
        <w:pStyle w:val="Bibliography"/>
        <w:rPr>
          <w:rFonts w:ascii="Calibri" w:cs="Calibri"/>
          <w:lang w:val="en-GB"/>
        </w:rPr>
      </w:pPr>
      <w:r w:rsidRPr="006D7733">
        <w:rPr>
          <w:rFonts w:ascii="Calibri" w:cs="Calibri"/>
          <w:lang w:val="en-GB"/>
        </w:rPr>
        <w:t xml:space="preserve">Zhang, M., Zhang, L., Zou, J., Yao, C., Xiao, H., Liu, Q., Wang, J., Wang, D., Wang, C., &amp; Guo, Z. (2009). Evaluating reproducibility of differential expression discoveries in microarray studies by considering correlated molecular changes. </w:t>
      </w:r>
      <w:r w:rsidRPr="006D7733">
        <w:rPr>
          <w:rFonts w:ascii="Calibri" w:cs="Calibri"/>
          <w:i/>
          <w:iCs/>
          <w:lang w:val="en-GB"/>
        </w:rPr>
        <w:t>Bioinformatics</w:t>
      </w:r>
      <w:r w:rsidRPr="006D7733">
        <w:rPr>
          <w:rFonts w:ascii="Calibri" w:cs="Calibri"/>
          <w:lang w:val="en-GB"/>
        </w:rPr>
        <w:t xml:space="preserve">, </w:t>
      </w:r>
      <w:r w:rsidRPr="006D7733">
        <w:rPr>
          <w:rFonts w:ascii="Calibri" w:cs="Calibri"/>
          <w:i/>
          <w:iCs/>
          <w:lang w:val="en-GB"/>
        </w:rPr>
        <w:t>25</w:t>
      </w:r>
      <w:r w:rsidRPr="006D7733">
        <w:rPr>
          <w:rFonts w:ascii="Calibri" w:cs="Calibri"/>
          <w:lang w:val="en-GB"/>
        </w:rPr>
        <w:t>(13), 1662–1668. https://doi.org/10.1093/bioinformatics/btp295</w:t>
      </w:r>
    </w:p>
    <w:p w14:paraId="1E4F0F44" w14:textId="77777777" w:rsidR="006D7733" w:rsidRPr="006D7733" w:rsidRDefault="006D7733" w:rsidP="006D7733">
      <w:pPr>
        <w:pStyle w:val="Bibliography"/>
        <w:rPr>
          <w:rFonts w:ascii="Calibri" w:cs="Calibri"/>
          <w:lang w:val="en-GB"/>
        </w:rPr>
      </w:pPr>
      <w:r w:rsidRPr="006D7733">
        <w:rPr>
          <w:rFonts w:ascii="Calibri" w:cs="Calibri"/>
          <w:lang w:val="en-GB"/>
        </w:rPr>
        <w:t xml:space="preserve">Zhao, Y., Wong, L., &amp; Goh, W. W. B. (2020). How to do quantile normalization correctly for gene expression data analyses. </w:t>
      </w:r>
      <w:r w:rsidRPr="006D7733">
        <w:rPr>
          <w:rFonts w:ascii="Calibri" w:cs="Calibri"/>
          <w:i/>
          <w:iCs/>
          <w:lang w:val="en-GB"/>
        </w:rPr>
        <w:t>Scientific Reports</w:t>
      </w:r>
      <w:r w:rsidRPr="006D7733">
        <w:rPr>
          <w:rFonts w:ascii="Calibri" w:cs="Calibri"/>
          <w:lang w:val="en-GB"/>
        </w:rPr>
        <w:t xml:space="preserve">, </w:t>
      </w:r>
      <w:r w:rsidRPr="006D7733">
        <w:rPr>
          <w:rFonts w:ascii="Calibri" w:cs="Calibri"/>
          <w:i/>
          <w:iCs/>
          <w:lang w:val="en-GB"/>
        </w:rPr>
        <w:t>10</w:t>
      </w:r>
      <w:r w:rsidRPr="006D7733">
        <w:rPr>
          <w:rFonts w:ascii="Calibri" w:cs="Calibri"/>
          <w:lang w:val="en-GB"/>
        </w:rPr>
        <w:t>(1), Article 1. https://doi.org/10.1038/s41598-020-72664-6</w:t>
      </w:r>
    </w:p>
    <w:p w14:paraId="6E4D8D9F" w14:textId="4FFDA0A0" w:rsidR="004B2AC1" w:rsidRDefault="001F2739" w:rsidP="004B2AC1">
      <w:pPr>
        <w:rPr>
          <w:lang w:val="en-US"/>
        </w:rPr>
      </w:pPr>
      <w:r>
        <w:rPr>
          <w:lang w:val="en-US"/>
        </w:rPr>
        <w:fldChar w:fldCharType="end"/>
      </w:r>
    </w:p>
    <w:p w14:paraId="797A642B" w14:textId="77777777" w:rsidR="004B2AC1" w:rsidRPr="004B2AC1" w:rsidRDefault="004B2AC1" w:rsidP="004B2AC1">
      <w:pPr>
        <w:rPr>
          <w:lang w:val="en-US"/>
        </w:rPr>
      </w:pPr>
    </w:p>
    <w:sectPr w:rsidR="004B2AC1" w:rsidRPr="004B2AC1" w:rsidSect="00545E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96913"/>
    <w:multiLevelType w:val="multilevel"/>
    <w:tmpl w:val="90D85C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C532AE"/>
    <w:multiLevelType w:val="multilevel"/>
    <w:tmpl w:val="E252185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BB4A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39340356">
    <w:abstractNumId w:val="2"/>
  </w:num>
  <w:num w:numId="2" w16cid:durableId="72822869">
    <w:abstractNumId w:val="0"/>
  </w:num>
  <w:num w:numId="3" w16cid:durableId="806434285">
    <w:abstractNumId w:val="1"/>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D06"/>
    <w:rsid w:val="00013440"/>
    <w:rsid w:val="000213A5"/>
    <w:rsid w:val="00051454"/>
    <w:rsid w:val="000A06C7"/>
    <w:rsid w:val="000D5B4C"/>
    <w:rsid w:val="00101278"/>
    <w:rsid w:val="00122AEF"/>
    <w:rsid w:val="0013127A"/>
    <w:rsid w:val="00151F7B"/>
    <w:rsid w:val="001839F2"/>
    <w:rsid w:val="001851BE"/>
    <w:rsid w:val="00185DC7"/>
    <w:rsid w:val="001B4128"/>
    <w:rsid w:val="001C779B"/>
    <w:rsid w:val="001E1372"/>
    <w:rsid w:val="001E54EA"/>
    <w:rsid w:val="001F2739"/>
    <w:rsid w:val="00203D61"/>
    <w:rsid w:val="00226E01"/>
    <w:rsid w:val="002C087C"/>
    <w:rsid w:val="00337766"/>
    <w:rsid w:val="00395D02"/>
    <w:rsid w:val="003B196F"/>
    <w:rsid w:val="003B69AF"/>
    <w:rsid w:val="003D3904"/>
    <w:rsid w:val="004B2AC1"/>
    <w:rsid w:val="004F5734"/>
    <w:rsid w:val="004F6149"/>
    <w:rsid w:val="00545E9F"/>
    <w:rsid w:val="00567E3F"/>
    <w:rsid w:val="00574AFB"/>
    <w:rsid w:val="005C5E89"/>
    <w:rsid w:val="005D0F6E"/>
    <w:rsid w:val="005E7B6D"/>
    <w:rsid w:val="0060799D"/>
    <w:rsid w:val="00624BB6"/>
    <w:rsid w:val="006327B4"/>
    <w:rsid w:val="00640C2D"/>
    <w:rsid w:val="006435F1"/>
    <w:rsid w:val="006A5508"/>
    <w:rsid w:val="006D7733"/>
    <w:rsid w:val="007002DE"/>
    <w:rsid w:val="00703184"/>
    <w:rsid w:val="00712368"/>
    <w:rsid w:val="00724E8F"/>
    <w:rsid w:val="007E0D06"/>
    <w:rsid w:val="008265FA"/>
    <w:rsid w:val="008409AB"/>
    <w:rsid w:val="00857231"/>
    <w:rsid w:val="008A4F97"/>
    <w:rsid w:val="00900529"/>
    <w:rsid w:val="009309A3"/>
    <w:rsid w:val="0094095D"/>
    <w:rsid w:val="00940FEA"/>
    <w:rsid w:val="009453CF"/>
    <w:rsid w:val="009B2833"/>
    <w:rsid w:val="00A76005"/>
    <w:rsid w:val="00A86F54"/>
    <w:rsid w:val="00AA055C"/>
    <w:rsid w:val="00AA2E86"/>
    <w:rsid w:val="00AF2F7C"/>
    <w:rsid w:val="00B032C1"/>
    <w:rsid w:val="00B45554"/>
    <w:rsid w:val="00B52503"/>
    <w:rsid w:val="00B75487"/>
    <w:rsid w:val="00B8040F"/>
    <w:rsid w:val="00BB23A5"/>
    <w:rsid w:val="00BE13A8"/>
    <w:rsid w:val="00BE187C"/>
    <w:rsid w:val="00C15C85"/>
    <w:rsid w:val="00C75FC4"/>
    <w:rsid w:val="00C9137D"/>
    <w:rsid w:val="00CD77F8"/>
    <w:rsid w:val="00CE599D"/>
    <w:rsid w:val="00CE7DD9"/>
    <w:rsid w:val="00D111CF"/>
    <w:rsid w:val="00D12809"/>
    <w:rsid w:val="00D65BC5"/>
    <w:rsid w:val="00DB5AE3"/>
    <w:rsid w:val="00DF7DBC"/>
    <w:rsid w:val="00E345CB"/>
    <w:rsid w:val="00E60011"/>
    <w:rsid w:val="00E6658B"/>
    <w:rsid w:val="00E71F16"/>
    <w:rsid w:val="00E72EA4"/>
    <w:rsid w:val="00E848E3"/>
    <w:rsid w:val="00E95AD7"/>
    <w:rsid w:val="00EA3558"/>
    <w:rsid w:val="00F1280D"/>
    <w:rsid w:val="00F22658"/>
    <w:rsid w:val="00F94884"/>
    <w:rsid w:val="00FE07DD"/>
    <w:rsid w:val="00FF72E5"/>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0EB46"/>
  <w15:chartTrackingRefBased/>
  <w15:docId w15:val="{3331C977-9112-7C4D-9A64-B2E4A5A37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733"/>
    <w:rPr>
      <w:rFonts w:ascii="Times New Roman" w:eastAsia="Times New Roman" w:hAnsi="Times New Roman" w:cs="Times New Roman"/>
    </w:rPr>
  </w:style>
  <w:style w:type="paragraph" w:styleId="Heading1">
    <w:name w:val="heading 1"/>
    <w:basedOn w:val="Normal"/>
    <w:next w:val="Normal"/>
    <w:link w:val="Heading1Char"/>
    <w:uiPriority w:val="9"/>
    <w:qFormat/>
    <w:rsid w:val="004B2AC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AC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F2739"/>
    <w:pPr>
      <w:spacing w:line="480" w:lineRule="auto"/>
      <w:ind w:left="720" w:hanging="720"/>
    </w:pPr>
    <w:rPr>
      <w:rFonts w:asciiTheme="minorHAnsi" w:eastAsiaTheme="minorEastAsia" w:hAnsiTheme="minorHAnsi" w:cstheme="minorBidi"/>
    </w:rPr>
  </w:style>
  <w:style w:type="paragraph" w:styleId="ListParagraph">
    <w:name w:val="List Paragraph"/>
    <w:basedOn w:val="Normal"/>
    <w:uiPriority w:val="34"/>
    <w:qFormat/>
    <w:rsid w:val="00BB23A5"/>
    <w:pPr>
      <w:ind w:left="720"/>
      <w:contextualSpacing/>
    </w:pPr>
    <w:rPr>
      <w:rFonts w:asciiTheme="minorHAnsi" w:eastAsiaTheme="minorEastAsia" w:hAnsiTheme="minorHAnsi" w:cstheme="minorBidi"/>
    </w:rPr>
  </w:style>
  <w:style w:type="paragraph" w:styleId="NormalWeb">
    <w:name w:val="Normal (Web)"/>
    <w:basedOn w:val="Normal"/>
    <w:uiPriority w:val="99"/>
    <w:semiHidden/>
    <w:unhideWhenUsed/>
    <w:rsid w:val="00BB23A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261123">
      <w:bodyDiv w:val="1"/>
      <w:marLeft w:val="0"/>
      <w:marRight w:val="0"/>
      <w:marTop w:val="0"/>
      <w:marBottom w:val="0"/>
      <w:divBdr>
        <w:top w:val="none" w:sz="0" w:space="0" w:color="auto"/>
        <w:left w:val="none" w:sz="0" w:space="0" w:color="auto"/>
        <w:bottom w:val="none" w:sz="0" w:space="0" w:color="auto"/>
        <w:right w:val="none" w:sz="0" w:space="0" w:color="auto"/>
      </w:divBdr>
    </w:div>
    <w:div w:id="356859516">
      <w:bodyDiv w:val="1"/>
      <w:marLeft w:val="0"/>
      <w:marRight w:val="0"/>
      <w:marTop w:val="0"/>
      <w:marBottom w:val="0"/>
      <w:divBdr>
        <w:top w:val="none" w:sz="0" w:space="0" w:color="auto"/>
        <w:left w:val="none" w:sz="0" w:space="0" w:color="auto"/>
        <w:bottom w:val="none" w:sz="0" w:space="0" w:color="auto"/>
        <w:right w:val="none" w:sz="0" w:space="0" w:color="auto"/>
      </w:divBdr>
    </w:div>
    <w:div w:id="609747522">
      <w:bodyDiv w:val="1"/>
      <w:marLeft w:val="0"/>
      <w:marRight w:val="0"/>
      <w:marTop w:val="0"/>
      <w:marBottom w:val="0"/>
      <w:divBdr>
        <w:top w:val="none" w:sz="0" w:space="0" w:color="auto"/>
        <w:left w:val="none" w:sz="0" w:space="0" w:color="auto"/>
        <w:bottom w:val="none" w:sz="0" w:space="0" w:color="auto"/>
        <w:right w:val="none" w:sz="0" w:space="0" w:color="auto"/>
      </w:divBdr>
    </w:div>
    <w:div w:id="791441782">
      <w:bodyDiv w:val="1"/>
      <w:marLeft w:val="0"/>
      <w:marRight w:val="0"/>
      <w:marTop w:val="0"/>
      <w:marBottom w:val="0"/>
      <w:divBdr>
        <w:top w:val="none" w:sz="0" w:space="0" w:color="auto"/>
        <w:left w:val="none" w:sz="0" w:space="0" w:color="auto"/>
        <w:bottom w:val="none" w:sz="0" w:space="0" w:color="auto"/>
        <w:right w:val="none" w:sz="0" w:space="0" w:color="auto"/>
      </w:divBdr>
    </w:div>
    <w:div w:id="982467807">
      <w:bodyDiv w:val="1"/>
      <w:marLeft w:val="0"/>
      <w:marRight w:val="0"/>
      <w:marTop w:val="0"/>
      <w:marBottom w:val="0"/>
      <w:divBdr>
        <w:top w:val="none" w:sz="0" w:space="0" w:color="auto"/>
        <w:left w:val="none" w:sz="0" w:space="0" w:color="auto"/>
        <w:bottom w:val="none" w:sz="0" w:space="0" w:color="auto"/>
        <w:right w:val="none" w:sz="0" w:space="0" w:color="auto"/>
      </w:divBdr>
    </w:div>
    <w:div w:id="187271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5</Pages>
  <Words>8638</Words>
  <Characters>49238</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 Kaslikar</dc:creator>
  <cp:keywords/>
  <dc:description/>
  <cp:lastModifiedBy>Kaushal Kaslikar</cp:lastModifiedBy>
  <cp:revision>82</cp:revision>
  <dcterms:created xsi:type="dcterms:W3CDTF">2022-10-15T10:33:00Z</dcterms:created>
  <dcterms:modified xsi:type="dcterms:W3CDTF">2022-10-15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lQ2SYC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